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BB373A" w14:textId="77777777" w:rsidR="00952104" w:rsidRPr="00A1530B" w:rsidRDefault="00952104" w:rsidP="00392E86">
      <w:pPr>
        <w:pStyle w:val="a3"/>
        <w:spacing w:before="0" w:line="480" w:lineRule="auto"/>
        <w:jc w:val="left"/>
        <w:rPr>
          <w:rFonts w:ascii="Times New Roman" w:hAnsi="Times New Roman"/>
        </w:rPr>
      </w:pPr>
      <w:r w:rsidRPr="00A1530B">
        <w:rPr>
          <w:rFonts w:ascii="Times New Roman" w:hAnsi="Times New Roman"/>
        </w:rPr>
        <w:t xml:space="preserve">Heritability </w:t>
      </w:r>
      <w:r w:rsidR="003766CE" w:rsidRPr="00A1530B">
        <w:rPr>
          <w:rFonts w:ascii="Times New Roman" w:hAnsi="Times New Roman"/>
        </w:rPr>
        <w:t xml:space="preserve">Estimation </w:t>
      </w:r>
      <w:r w:rsidR="001458B7" w:rsidRPr="00A1530B">
        <w:rPr>
          <w:rFonts w:ascii="Times New Roman" w:hAnsi="Times New Roman"/>
          <w:lang w:eastAsia="ko-KR"/>
        </w:rPr>
        <w:t>of</w:t>
      </w:r>
      <w:r w:rsidRPr="00A1530B">
        <w:rPr>
          <w:rFonts w:ascii="Times New Roman" w:hAnsi="Times New Roman"/>
        </w:rPr>
        <w:t xml:space="preserve"> </w:t>
      </w:r>
      <w:r w:rsidR="001458B7" w:rsidRPr="00A1530B">
        <w:rPr>
          <w:rFonts w:ascii="Times New Roman" w:hAnsi="Times New Roman"/>
        </w:rPr>
        <w:t>Dichotomous Phenotypes U</w:t>
      </w:r>
      <w:r w:rsidRPr="00A1530B">
        <w:rPr>
          <w:rFonts w:ascii="Times New Roman" w:hAnsi="Times New Roman"/>
        </w:rPr>
        <w:t>sing Liability Threshold Model</w:t>
      </w:r>
    </w:p>
    <w:p w14:paraId="6D4260E4" w14:textId="77777777" w:rsidR="00952104" w:rsidRPr="00A1530B" w:rsidRDefault="00952104" w:rsidP="00392E86">
      <w:pPr>
        <w:pStyle w:val="Author-Group"/>
        <w:spacing w:before="0" w:line="480" w:lineRule="auto"/>
        <w:jc w:val="left"/>
        <w:rPr>
          <w:rFonts w:ascii="Times New Roman" w:hAnsi="Times New Roman"/>
          <w:vertAlign w:val="superscript"/>
        </w:rPr>
      </w:pPr>
      <w:proofErr w:type="spellStart"/>
      <w:r w:rsidRPr="00A1530B">
        <w:rPr>
          <w:rFonts w:ascii="Times New Roman" w:hAnsi="Times New Roman"/>
        </w:rPr>
        <w:t>Wonji</w:t>
      </w:r>
      <w:proofErr w:type="spellEnd"/>
      <w:r w:rsidRPr="00A1530B">
        <w:rPr>
          <w:rFonts w:ascii="Times New Roman" w:hAnsi="Times New Roman"/>
        </w:rPr>
        <w:t xml:space="preserve"> Kim</w:t>
      </w:r>
      <w:r w:rsidRPr="00A1530B">
        <w:rPr>
          <w:rFonts w:ascii="Times New Roman" w:hAnsi="Times New Roman"/>
          <w:vertAlign w:val="superscript"/>
        </w:rPr>
        <w:t>1</w:t>
      </w:r>
      <w:r w:rsidRPr="00A1530B">
        <w:rPr>
          <w:rFonts w:ascii="Times New Roman" w:hAnsi="Times New Roman"/>
        </w:rPr>
        <w:t xml:space="preserve">, </w:t>
      </w:r>
      <w:proofErr w:type="spellStart"/>
      <w:r w:rsidRPr="00A1530B">
        <w:rPr>
          <w:rFonts w:ascii="Times New Roman" w:hAnsi="Times New Roman"/>
        </w:rPr>
        <w:t>Sungho</w:t>
      </w:r>
      <w:proofErr w:type="spellEnd"/>
      <w:r w:rsidRPr="00A1530B">
        <w:rPr>
          <w:rFonts w:ascii="Times New Roman" w:hAnsi="Times New Roman"/>
        </w:rPr>
        <w:t xml:space="preserve"> Won</w:t>
      </w:r>
      <w:r w:rsidRPr="00A1530B">
        <w:rPr>
          <w:rFonts w:ascii="Times New Roman" w:hAnsi="Times New Roman"/>
          <w:vertAlign w:val="superscript"/>
        </w:rPr>
        <w:t>1</w:t>
      </w:r>
      <w:proofErr w:type="gramStart"/>
      <w:r w:rsidRPr="00A1530B">
        <w:rPr>
          <w:rFonts w:ascii="Times New Roman" w:hAnsi="Times New Roman"/>
          <w:vertAlign w:val="superscript"/>
        </w:rPr>
        <w:t>,2</w:t>
      </w:r>
      <w:proofErr w:type="gramEnd"/>
      <w:r w:rsidRPr="00A1530B">
        <w:rPr>
          <w:rFonts w:ascii="Times New Roman" w:hAnsi="Times New Roman"/>
          <w:vertAlign w:val="superscript"/>
        </w:rPr>
        <w:t>*</w:t>
      </w:r>
    </w:p>
    <w:p w14:paraId="268C0D35" w14:textId="77777777" w:rsidR="00952104" w:rsidRPr="00A1530B" w:rsidRDefault="00952104" w:rsidP="00392E86">
      <w:pPr>
        <w:pStyle w:val="Author-Affiliation"/>
        <w:spacing w:before="0"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  <w:vertAlign w:val="superscript"/>
        </w:rPr>
        <w:t xml:space="preserve">1 </w:t>
      </w:r>
      <w:r w:rsidRPr="00A1530B">
        <w:rPr>
          <w:rFonts w:ascii="Times New Roman" w:hAnsi="Times New Roman"/>
          <w:sz w:val="24"/>
          <w:szCs w:val="24"/>
        </w:rPr>
        <w:t>Interdisciplinary program in Bioinformatics, Seoul National University, Korea</w:t>
      </w:r>
    </w:p>
    <w:p w14:paraId="65E35FD3" w14:textId="77777777" w:rsidR="00952104" w:rsidRPr="00A1530B" w:rsidRDefault="00952104" w:rsidP="00392E86">
      <w:pPr>
        <w:pStyle w:val="Author-Affiliation"/>
        <w:spacing w:before="0" w:after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  <w:vertAlign w:val="superscript"/>
        </w:rPr>
        <w:t>2</w:t>
      </w:r>
      <w:r w:rsidRPr="00A1530B">
        <w:rPr>
          <w:rFonts w:ascii="Times New Roman" w:hAnsi="Times New Roman"/>
          <w:sz w:val="24"/>
          <w:szCs w:val="24"/>
        </w:rPr>
        <w:t>Department of Public Health Science, Seoul National University, Korea</w:t>
      </w:r>
    </w:p>
    <w:p w14:paraId="5EE01CFC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</w:rPr>
        <w:t>*To whom correspondence should be addressed.</w:t>
      </w:r>
    </w:p>
    <w:p w14:paraId="56C4C8A3" w14:textId="77777777" w:rsidR="00952104" w:rsidRPr="00A1530B" w:rsidRDefault="00952104" w:rsidP="00392E86">
      <w:pPr>
        <w:wordWrap/>
        <w:spacing w:after="0" w:line="480" w:lineRule="auto"/>
        <w:jc w:val="left"/>
        <w:rPr>
          <w:rFonts w:ascii="Times New Roman" w:hAnsi="Times New Roman" w:cs="Times New Roman"/>
          <w:kern w:val="0"/>
          <w:lang w:eastAsia="en-US"/>
        </w:rPr>
      </w:pPr>
      <w:r w:rsidRPr="00A1530B">
        <w:rPr>
          <w:rFonts w:ascii="Times New Roman" w:hAnsi="Times New Roman" w:cs="Times New Roman"/>
        </w:rPr>
        <w:br w:type="page"/>
      </w:r>
    </w:p>
    <w:p w14:paraId="5651EDEE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Abstract</w:t>
      </w:r>
    </w:p>
    <w:p w14:paraId="20219FB3" w14:textId="1AE959B1" w:rsidR="00952104" w:rsidRPr="00A1530B" w:rsidRDefault="00952104" w:rsidP="00E0362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Numerous methods for estimating the heritability have been </w:t>
      </w:r>
      <w:r w:rsidR="00AD6114" w:rsidRPr="00A1530B">
        <w:rPr>
          <w:rFonts w:ascii="Times New Roman" w:hAnsi="Times New Roman"/>
          <w:sz w:val="24"/>
          <w:szCs w:val="24"/>
          <w:lang w:eastAsia="ko-KR"/>
        </w:rPr>
        <w:t xml:space="preserve">proposed. Howev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nlike quantitative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parameter estimation for dichotomous 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 xml:space="preserve">uffers from computational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and statistical </w:t>
      </w:r>
      <w:proofErr w:type="gramStart"/>
      <w:r w:rsidR="00FC1F00" w:rsidRPr="00A1530B">
        <w:rPr>
          <w:rFonts w:ascii="Times New Roman" w:hAnsi="Times New Roman"/>
          <w:sz w:val="24"/>
          <w:szCs w:val="24"/>
          <w:lang w:eastAsia="ko-KR"/>
        </w:rPr>
        <w:t>complexity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,</w:t>
      </w:r>
      <w:proofErr w:type="gramEnd"/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and heritability ha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been limitedly 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utilized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we developed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statistical method to estimat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of dichotomous phenotypes</w:t>
      </w:r>
      <w:r w:rsidR="000F519B" w:rsidRPr="00A1530B" w:rsidDel="009F120C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with the liability threshold model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for ascertained samples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Liability threshold model assumes dichotomous phenotypes are 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>determined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 with </w:t>
      </w:r>
      <w:r w:rsidRPr="00A1530B">
        <w:rPr>
          <w:rFonts w:ascii="Times New Roman" w:hAnsi="Times New Roman"/>
          <w:sz w:val="24"/>
          <w:szCs w:val="24"/>
          <w:lang w:eastAsia="ko-KR"/>
        </w:rPr>
        <w:t>unobserved latent variable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66C69" w:rsidRPr="00A1530B">
        <w:rPr>
          <w:rFonts w:ascii="Times New Roman" w:hAnsi="Times New Roman"/>
          <w:sz w:val="24"/>
          <w:szCs w:val="24"/>
          <w:lang w:eastAsia="ko-KR"/>
        </w:rPr>
        <w:t>which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are normally distributed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 xml:space="preserve"> it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 can be applied to the general pedigree data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The proposed methods were applied to 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>simulat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ed data, an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accuracy of 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estimates by the proposed methods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CB45CD" w:rsidRPr="00A1530B">
        <w:rPr>
          <w:rFonts w:ascii="Times New Roman" w:hAnsi="Times New Roman"/>
          <w:sz w:val="24"/>
          <w:szCs w:val="24"/>
          <w:lang w:eastAsia="ko-KR"/>
        </w:rPr>
        <w:t xml:space="preserve">was compare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with other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method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44F86082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</w:rPr>
      </w:pPr>
    </w:p>
    <w:p w14:paraId="079B23D6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Keywords</w:t>
      </w:r>
    </w:p>
    <w:p w14:paraId="65BA7C97" w14:textId="5CA8AEA6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, </w:t>
      </w:r>
      <w:r w:rsidR="00B87CC7" w:rsidRPr="00A1530B">
        <w:rPr>
          <w:rFonts w:ascii="Times New Roman" w:hAnsi="Times New Roman"/>
          <w:sz w:val="24"/>
          <w:szCs w:val="24"/>
          <w:lang w:eastAsia="ko-KR"/>
        </w:rPr>
        <w:t>Liability threshold model, ascertainment bias</w:t>
      </w:r>
    </w:p>
    <w:p w14:paraId="3E4AA15F" w14:textId="77777777" w:rsidR="00952104" w:rsidRPr="00A1530B" w:rsidRDefault="00952104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iCs/>
          <w:kern w:val="0"/>
          <w:sz w:val="24"/>
          <w:szCs w:val="24"/>
          <w:lang w:eastAsia="en-US"/>
        </w:rPr>
      </w:pPr>
      <w:r w:rsidRPr="00A1530B">
        <w:rPr>
          <w:rFonts w:ascii="Times New Roman" w:hAnsi="Times New Roman" w:cs="Times New Roman"/>
          <w:sz w:val="24"/>
          <w:szCs w:val="24"/>
        </w:rPr>
        <w:br w:type="page"/>
      </w:r>
    </w:p>
    <w:p w14:paraId="501D7E4C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Introduction</w:t>
      </w:r>
    </w:p>
    <w:p w14:paraId="1682F9B6" w14:textId="1AB931A8" w:rsidR="00FC5592" w:rsidRPr="00A1530B" w:rsidRDefault="00A31952" w:rsidP="00FC1F0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Phenotypes </w:t>
      </w:r>
      <w:r w:rsidR="006A73CD"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re </w:t>
      </w: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ffected 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by both environmental factors and </w:t>
      </w:r>
      <w:r w:rsidRPr="00A1530B">
        <w:rPr>
          <w:rStyle w:val="glossarytermlink"/>
          <w:rFonts w:ascii="Times New Roman" w:hAnsi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genes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, and individuals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are expected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062F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o be similar, because of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their genetic similarity. Heritability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was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defined to quantify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5269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uch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phenotypic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imilarity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attributable to heritable components, and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ha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been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widely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sed to 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nderstand the genetic architecture of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phenotype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.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For instance, </w:t>
      </w:r>
      <w:r w:rsidR="002E7B7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heritability can be used to compare the importance of </w:t>
      </w:r>
      <w:r w:rsidR="002E7B70" w:rsidRPr="00A1530B">
        <w:rPr>
          <w:rFonts w:ascii="Times New Roman" w:hAnsi="Times New Roman"/>
          <w:sz w:val="24"/>
          <w:szCs w:val="24"/>
          <w:lang w:eastAsia="ko-KR"/>
        </w:rPr>
        <w:t xml:space="preserve">genetic components among different phenotypes. </w:t>
      </w:r>
      <w:r w:rsidR="007A67E4" w:rsidRPr="00A1530B">
        <w:rPr>
          <w:rFonts w:ascii="Times New Roman" w:hAnsi="Times New Roman"/>
          <w:sz w:val="24"/>
          <w:szCs w:val="24"/>
          <w:lang w:eastAsia="ko-KR"/>
        </w:rPr>
        <w:t>Furthermore i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f large-scale genetic data are available, genetic correlation matrix can be estimated, and it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s incorporation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to linear mixed model enabled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the SNP heritability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estimation. SNP heritability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indicates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 xml:space="preserve">relative proportion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>variance attributable to the genotyped SNPs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, and they were used to identify the amount of the missing heritability.</w:t>
      </w:r>
    </w:p>
    <w:p w14:paraId="39B27543" w14:textId="0E3C3D61" w:rsidR="00AE3FFA" w:rsidRPr="00A1530B" w:rsidRDefault="00E20DE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>Estimation of broad-sense h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eritability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requires 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bilinear relatives such as sibling or monozygotic twins, </w:t>
      </w:r>
      <w:r w:rsidR="00746EEA" w:rsidRPr="00A1530B">
        <w:rPr>
          <w:rFonts w:ascii="Times New Roman" w:hAnsi="Times New Roman"/>
          <w:sz w:val="24"/>
          <w:szCs w:val="24"/>
          <w:lang w:eastAsia="ko-KR"/>
        </w:rPr>
        <w:t>and i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>n practice, narrow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-sense heritability 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has been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often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Narrow-sense heritability is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defined as the proportion of the total phenotypic variation explained by additive genetic effects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Visscher&lt;/Author&gt;&lt;Year&gt;2008&lt;/Year&gt;&lt;RecNum&gt;24&lt;/RecNum&gt;&lt;DisplayText&gt;[1]&lt;/DisplayText&gt;&lt;record&gt;&lt;rec-number&gt;24&lt;/rec-number&gt;&lt;foreign-keys&gt;&lt;key app="EN" db-id="ed55p9vfos2fvje0dxm59250sdex2xa9v9xr" timestamp="1541692817"&gt;24&lt;/key&gt;&lt;/foreign-keys&gt;&lt;ref-type name="Journal Article"&gt;17&lt;/ref-type&gt;&lt;contributors&gt;&lt;authors&gt;&lt;author&gt;Visscher, Peter M&lt;/author&gt;&lt;author&gt;Hill, William G&lt;/author&gt;&lt;author&gt;Wray, Naomi R&lt;/author&gt;&lt;/authors&gt;&lt;/contributors&gt;&lt;titles&gt;&lt;title&gt;Heritability in the genomics era—concepts and misconceptions&lt;/title&gt;&lt;secondary-title&gt;Nature reviews genetics&lt;/secondary-title&gt;&lt;/titles&gt;&lt;periodical&gt;&lt;full-title&gt;Nature reviews genetics&lt;/full-title&gt;&lt;/periodical&gt;&lt;pages&gt;255&lt;/pages&gt;&lt;volume&gt;9&lt;/volume&gt;&lt;number&gt;4&lt;/number&gt;&lt;dates&gt;&lt;year&gt;2008&lt;/year&gt;&lt;/dates&gt;&lt;isbn&gt;1471-006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>. Various methods have been developed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for estimating the heritability of the continuous traits. For instanc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>,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restricted maximum likelihood (REML) method based on the linear mixed model (LMM)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2-4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or polygenic score metho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Dudbridge&lt;/Author&gt;&lt;Year&gt;2013&lt;/Year&gt;&lt;RecNum&gt;30&lt;/RecNum&gt;&lt;DisplayText&gt;[5]&lt;/DisplayText&gt;&lt;record&gt;&lt;rec-number&gt;30&lt;/rec-number&gt;&lt;foreign-keys&gt;&lt;key app="EN" db-id="ed55p9vfos2fvje0dxm59250sdex2xa9v9xr" timestamp="1541692833"&gt;30&lt;/key&gt;&lt;/foreign-keys&gt;&lt;ref-type name="Journal Article"&gt;17&lt;/ref-type&gt;&lt;contributors&gt;&lt;authors&gt;&lt;author&gt;Dudbridge, Frank&lt;/author&gt;&lt;/authors&gt;&lt;/contributors&gt;&lt;titles&gt;&lt;title&gt;Power and predictive accuracy of polygenic risk scores&lt;/title&gt;&lt;secondary-title&gt;PLoS genetics&lt;/secondary-title&gt;&lt;/titles&gt;&lt;periodical&gt;&lt;full-title&gt;PLoS genetics&lt;/full-title&gt;&lt;/periodical&gt;&lt;pages&gt;e1003348&lt;/pages&gt;&lt;volume&gt;9&lt;/volume&gt;&lt;number&gt;3&lt;/number&gt;&lt;dates&gt;&lt;year&gt;2013&lt;/year&gt;&lt;/dates&gt;&lt;isbn&gt;1553-740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5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can 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be used 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>for estimating the heritability of the continuous traits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For the dichotomous traits, generalized linear mixed models (GLMM)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 xml:space="preserve">or liability threshold model (LTM)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have been often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pachristou&lt;/Author&gt;&lt;Year&gt;2011&lt;/Year&gt;&lt;RecNum&gt;31&lt;/RecNum&gt;&lt;DisplayText&gt;[6, 7]&lt;/DisplayText&gt;&lt;record&gt;&lt;rec-number&gt;31&lt;/rec-number&gt;&lt;foreign-keys&gt;&lt;key app="EN" db-id="ed55p9vfos2fvje0dxm59250sdex2xa9v9xr" timestamp="1541692835"&gt;31&lt;/key&gt;&lt;/foreign-keys&gt;&lt;ref-type name="Journal Article"&gt;17&lt;/ref-type&gt;&lt;contributors&gt;&lt;authors&gt;&lt;author&gt;Papachristou, Charalampos&lt;/author&gt;&lt;author&gt;Ober, Carole&lt;/author&gt;&lt;author&gt;Abney, Mark&lt;/author&gt;&lt;/authors&gt;&lt;/contributors&gt;&lt;titles&gt;&lt;title&gt;Genetic variance components estimation for binary traits using multiple related individuals&lt;/title&gt;&lt;secondary-title&gt;Genetic epidemiology&lt;/secondary-title&gt;&lt;/titles&gt;&lt;periodical&gt;&lt;full-title&gt;Genetic epidemiology&lt;/full-title&gt;&lt;/periodical&gt;&lt;pages&gt;291-302&lt;/pages&gt;&lt;volume&gt;35&lt;/volume&gt;&lt;number&gt;5&lt;/number&gt;&lt;dates&gt;&lt;year&gt;2011&lt;/year&gt;&lt;/dates&gt;&lt;isbn&gt;0741-0395&lt;/isbn&gt;&lt;urls&gt;&lt;/urls&gt;&lt;/record&gt;&lt;/Cite&gt;&lt;Cite&gt;&lt;Author&gt;Burton&lt;/Author&gt;&lt;Year&gt;1999&lt;/Year&gt;&lt;RecNum&gt;32&lt;/RecNum&gt;&lt;record&gt;&lt;rec-number&gt;32&lt;/rec-number&gt;&lt;foreign-keys&gt;&lt;key app="EN" db-id="ed55p9vfos2fvje0dxm59250sdex2xa9v9xr" timestamp="1541692838"&gt;32&lt;/key&gt;&lt;/foreign-keys&gt;&lt;ref-type name="Journal Article"&gt;17&lt;/ref-type&gt;&lt;contributors&gt;&lt;authors&gt;&lt;author&gt;Burton, Paul R&lt;/author&gt;&lt;author&gt;Tiller, Katrina J&lt;/author&gt;&lt;author&gt;Gurrin, Lyle C&lt;/author&gt;&lt;author&gt;Cookson, William OCM&lt;/author&gt;&lt;author&gt;Musk, A William&lt;/author&gt;&lt;author&gt;Palmer, Lyle J&lt;/author&gt;&lt;/authors&gt;&lt;/contributors&gt;&lt;titles&gt;&lt;title&gt;Genetic variance components analysis for binary phenotypes using generalized linear mixed models (GLMMs) and Gibbs sampling&lt;/title&gt;&lt;secondary-title&gt;Genetic Epidemiology: The Official Publication of the International Genetic Epidemiology Society&lt;/secondary-title&gt;&lt;/titles&gt;&lt;periodical&gt;&lt;full-title&gt;Genetic Epidemiology: The Official Publication of the International Genetic Epidemiology Society&lt;/full-title&gt;&lt;/periodical&gt;&lt;pages&gt;118-140&lt;/pages&gt;&lt;volume&gt;17&lt;/volume&gt;&lt;number&gt;2&lt;/number&gt;&lt;dates&gt;&lt;year&gt;1999&lt;/year&gt;&lt;/dates&gt;&lt;isbn&gt;0741-0395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6, 7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>The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liability threshold model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assume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ther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 are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unobserved continuous liability scores, and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subjects are affected if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they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exceed certain threshol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8-1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</w:p>
    <w:p w14:paraId="30766A7D" w14:textId="6E4E3701" w:rsidR="00FC1F00" w:rsidRPr="00A1530B" w:rsidRDefault="00B003A6" w:rsidP="00D5095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re are multiple factors which can bias variance estimation for dichotomous traits. </w:t>
      </w:r>
      <w:r w:rsidRPr="00A1530B">
        <w:rPr>
          <w:rFonts w:ascii="Times New Roman" w:hAnsi="Times New Roman"/>
          <w:iCs w:val="0"/>
          <w:sz w:val="24"/>
          <w:szCs w:val="24"/>
        </w:rPr>
        <w:t xml:space="preserve">In particular, family-based samples are usually ascertained with </w:t>
      </w:r>
      <w:proofErr w:type="spellStart"/>
      <w:r w:rsidR="00301EF9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132BD9" w:rsidRPr="00A1530B">
        <w:rPr>
          <w:rFonts w:ascii="Times New Roman" w:hAnsi="Times New Roman"/>
          <w:iCs w:val="0"/>
          <w:sz w:val="24"/>
          <w:szCs w:val="24"/>
        </w:rPr>
        <w:t>.</w:t>
      </w:r>
      <w:r w:rsidR="00301EF9" w:rsidRPr="00A1530B">
        <w:rPr>
          <w:rFonts w:ascii="Times New Roman" w:hAnsi="Times New Roman"/>
          <w:iCs w:val="0"/>
          <w:sz w:val="24"/>
          <w:szCs w:val="24"/>
        </w:rPr>
        <w:t xml:space="preserve"> </w:t>
      </w:r>
      <w:proofErr w:type="spellStart"/>
      <w:r w:rsidR="002B19DF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2B19DF" w:rsidRPr="00A1530B">
        <w:rPr>
          <w:rFonts w:ascii="Times New Roman" w:hAnsi="Times New Roman"/>
          <w:iCs w:val="0"/>
          <w:sz w:val="24"/>
          <w:szCs w:val="24"/>
        </w:rPr>
        <w:t xml:space="preserve"> means </w:t>
      </w:r>
      <w:r w:rsidR="002B19DF" w:rsidRPr="00A1530B">
        <w:rPr>
          <w:rFonts w:ascii="Times New Roman" w:hAnsi="Times New Roman"/>
          <w:iCs w:val="0"/>
          <w:sz w:val="24"/>
          <w:szCs w:val="24"/>
          <w:shd w:val="clear" w:color="auto" w:fill="FFFFFF"/>
        </w:rPr>
        <w:t xml:space="preserve">family member through whom a family's members comes to study.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Multiple literature demonstrated that such ascertainment can produce substantial bias of variance estimate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lastRenderedPageBreak/>
        <w:t>For instance, if phenotypes are ra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and families are randomly sel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 xml:space="preserve">the number of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affected individuals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>is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often very small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. Therefo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families ar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ascertained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 by using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aff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spellStart"/>
      <w:r w:rsidR="007C50E7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In such scenario, m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ost of their relative may be unaffecte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unless family size is large,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negative correlation can be observ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because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are affected</w:t>
      </w:r>
      <w:r w:rsidR="005C10E3" w:rsidRPr="00A1530B">
        <w:rPr>
          <w:rFonts w:ascii="Times New Roman" w:hAnsi="Times New Roman"/>
          <w:sz w:val="24"/>
          <w:szCs w:val="24"/>
          <w:lang w:eastAsia="ko-KR"/>
        </w:rPr>
        <w:t xml:space="preserve"> and their relatives are unaffect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Several approaches have been proposed to adjust such ascertainment bias.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GCTA </w:t>
      </w:r>
      <w:r w:rsidR="0045374B" w:rsidRPr="00A1530B">
        <w:rPr>
          <w:rFonts w:ascii="Times New Roman" w:hAnsi="Times New Roman"/>
          <w:sz w:val="24"/>
          <w:szCs w:val="24"/>
          <w:lang w:eastAsia="ko-KR"/>
        </w:rPr>
        <w:t>adjusts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estimated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heritabilitie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>by assuming that the level of ascertainment bias is same among individual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However, families are ascertained with </w:t>
      </w:r>
      <w:proofErr w:type="spellStart"/>
      <w:r w:rsidR="00D117E1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and the effect of ascertainment bias is heterogeneous according to their familiar relationship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rk&lt;/Author&gt;&lt;Year&gt;2015&lt;/Year&gt;&lt;RecNum&gt;44&lt;/RecNum&gt;&lt;DisplayText&gt;[12]&lt;/DisplayText&gt;&lt;record&gt;&lt;rec-number&gt;44&lt;/rec-number&gt;&lt;foreign-keys&gt;&lt;key app="EN" db-id="ed55p9vfos2fvje0dxm59250sdex2xa9v9xr" timestamp="1541692867"&gt;44&lt;/key&gt;&lt;/foreign-keys&gt;&lt;ref-type name="Journal Article"&gt;17&lt;/ref-type&gt;&lt;contributors&gt;&lt;authors&gt;&lt;author&gt;Park, Suyeon&lt;/author&gt;&lt;author&gt;Lee, Sungyoung&lt;/author&gt;&lt;author&gt;Lee, Young&lt;/author&gt;&lt;author&gt;Herold, Christine&lt;/author&gt;&lt;author&gt;Hooli, Basavaraj&lt;/author&gt;&lt;author&gt;Mullin, Kristina&lt;/author&gt;&lt;author&gt;Park, Taesung&lt;/author&gt;&lt;author&gt;Park, Changsoon&lt;/author&gt;&lt;author&gt;Bertram, Lars&lt;/author&gt;&lt;author&gt;Lange, Christoph&lt;/author&gt;&lt;/authors&gt;&lt;/contributors&gt;&lt;titles&gt;&lt;title&gt;Adjusting heterogeneous ascertainment bias for genetic association analysis with extended families&lt;/title&gt;&lt;secondary-title&gt;BMC medical genetics&lt;/secondary-title&gt;&lt;/titles&gt;&lt;periodical&gt;&lt;full-title&gt;BMC medical genetics&lt;/full-title&gt;&lt;/periodical&gt;&lt;pages&gt;62&lt;/pages&gt;&lt;volume&gt;16&lt;/volume&gt;&lt;number&gt;1&lt;/number&gt;&lt;dates&gt;&lt;year&gt;2015&lt;/year&gt;&lt;/dates&gt;&lt;isbn&gt;1471-2350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2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 xml:space="preserve"> For instance, </w:t>
      </w:r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ascertainment bias for grandparents of the </w:t>
      </w:r>
      <w:proofErr w:type="spellStart"/>
      <w:r w:rsidR="00DE17CD"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 is expected to be around a half compared to parents.</w:t>
      </w:r>
    </w:p>
    <w:p w14:paraId="04086470" w14:textId="71C5008D" w:rsidR="003C5A08" w:rsidRPr="00A1530B" w:rsidRDefault="00FC1F00" w:rsidP="00C963E4">
      <w:pPr>
        <w:pStyle w:val="corrs-au"/>
        <w:spacing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561F75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>, we developed a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new method to estimat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H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ritability based on the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L</w:t>
      </w:r>
      <w:r w:rsidR="00A51AB3">
        <w:rPr>
          <w:rFonts w:ascii="Times New Roman" w:hAnsi="Times New Roman"/>
          <w:sz w:val="24"/>
          <w:szCs w:val="24"/>
          <w:lang w:eastAsia="ko-KR"/>
        </w:rPr>
        <w:t xml:space="preserve">iability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reshold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M</w:t>
      </w:r>
      <w:r w:rsidRPr="00A1530B">
        <w:rPr>
          <w:rFonts w:ascii="Times New Roman" w:hAnsi="Times New Roman"/>
          <w:sz w:val="24"/>
          <w:szCs w:val="24"/>
          <w:lang w:eastAsia="ko-KR"/>
        </w:rPr>
        <w:t>odel for binary traits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 xml:space="preserve">(LTMH)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which can be applied to the extended pedigree structure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sing Expectation-Maximization (EM) algorithm, </w:t>
      </w:r>
      <w:r w:rsidR="00464F37" w:rsidRPr="00A1530B">
        <w:rPr>
          <w:rFonts w:ascii="Times New Roman" w:hAnsi="Times New Roman"/>
          <w:sz w:val="24"/>
          <w:szCs w:val="24"/>
          <w:lang w:eastAsia="ko-KR"/>
        </w:rPr>
        <w:t>the proposed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method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 xml:space="preserve">jointly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estimates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maximum likelihood estimators for heritability and coefficients of covariates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3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>Furthermore t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he proposed method </w:t>
      </w:r>
      <w:r w:rsidRPr="00A1530B">
        <w:rPr>
          <w:rFonts w:ascii="Times New Roman" w:hAnsi="Times New Roman"/>
          <w:sz w:val="24"/>
          <w:szCs w:val="24"/>
          <w:lang w:eastAsia="ko-KR"/>
        </w:rPr>
        <w:t>maximize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the conditional likelihood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>conditioned on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disease statuses of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via conditional EM (CEM) algorithm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4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, and ascertainment bias can be adjusted.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We also developed the c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onditional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xpected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ore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st (CEST)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to test wheth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is equal to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zero.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xtensive 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imulation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stud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showed that heritability estimates from the proposed method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are generally unbiased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 xml:space="preserve"> even for the ascertained samples</w:t>
      </w:r>
      <w:r w:rsidR="00624DF3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Estimates from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GCTA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 are unbiased for no ascertained famil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but otherwise the bias becomes substantial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A47C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B2D91" w:rsidRPr="00A1530B">
        <w:rPr>
          <w:rFonts w:ascii="Times New Roman" w:hAnsi="Times New Roman"/>
          <w:sz w:val="24"/>
          <w:szCs w:val="24"/>
          <w:lang w:eastAsia="ko-KR"/>
        </w:rPr>
        <w:t>Also we found that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EST for the heritability 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wa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 xml:space="preserve">statistically </w:t>
      </w:r>
      <w:r w:rsidRPr="00A1530B">
        <w:rPr>
          <w:rFonts w:ascii="Times New Roman" w:hAnsi="Times New Roman"/>
          <w:sz w:val="24"/>
          <w:szCs w:val="24"/>
          <w:lang w:eastAsia="ko-KR"/>
        </w:rPr>
        <w:t>conservative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>, bu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>achieve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d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 xml:space="preserve"> reasonabl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statistical power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Last w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e applied the proposed method to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estimate the heritability of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type-2 diabetes</w:t>
      </w:r>
      <w:r w:rsidR="007A4380">
        <w:rPr>
          <w:rFonts w:ascii="Times New Roman" w:hAnsi="Times New Roman" w:hint="eastAsia"/>
          <w:sz w:val="24"/>
          <w:szCs w:val="24"/>
          <w:lang w:eastAsia="ko-KR"/>
        </w:rPr>
        <w:t xml:space="preserve"> (T2D)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 xml:space="preserve"> with ascertained family-based samples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of Korea and 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thos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 were shown to illustrate the practical value of the proposed methods</w:t>
      </w:r>
      <w:r w:rsidR="00C963E4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3FA13A66" w14:textId="1EA1E46C" w:rsidR="00F3588E" w:rsidRPr="00A1530B" w:rsidRDefault="00F3588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</w:p>
    <w:p w14:paraId="43C4D68E" w14:textId="77777777" w:rsidR="003C5A08" w:rsidRPr="00A1530B" w:rsidRDefault="003C5A08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</w:p>
    <w:p w14:paraId="274A22D6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Methods and Materials</w:t>
      </w:r>
    </w:p>
    <w:p w14:paraId="62274607" w14:textId="77777777" w:rsidR="00952104" w:rsidRPr="00A1530B" w:rsidRDefault="00B170F9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bCs/>
          <w:sz w:val="24"/>
          <w:szCs w:val="24"/>
        </w:rPr>
      </w:pPr>
      <w:r w:rsidRPr="00A1530B">
        <w:rPr>
          <w:rFonts w:ascii="Times New Roman" w:hAnsi="Times New Roman"/>
          <w:b/>
          <w:bCs/>
          <w:sz w:val="24"/>
          <w:szCs w:val="24"/>
        </w:rPr>
        <w:t>Notations and D</w:t>
      </w:r>
      <w:r w:rsidR="00952104" w:rsidRPr="00A1530B">
        <w:rPr>
          <w:rFonts w:ascii="Times New Roman" w:hAnsi="Times New Roman"/>
          <w:b/>
          <w:bCs/>
          <w:sz w:val="24"/>
          <w:szCs w:val="24"/>
        </w:rPr>
        <w:t xml:space="preserve">isease </w:t>
      </w:r>
      <w:r w:rsidRPr="00A1530B">
        <w:rPr>
          <w:rFonts w:ascii="Times New Roman" w:hAnsi="Times New Roman"/>
          <w:b/>
          <w:bCs/>
          <w:sz w:val="24"/>
          <w:szCs w:val="24"/>
        </w:rPr>
        <w:t>M</w:t>
      </w:r>
      <w:r w:rsidR="008934DF" w:rsidRPr="00A1530B">
        <w:rPr>
          <w:rFonts w:ascii="Times New Roman" w:hAnsi="Times New Roman"/>
          <w:b/>
          <w:bCs/>
          <w:sz w:val="24"/>
          <w:szCs w:val="24"/>
        </w:rPr>
        <w:t>odel</w:t>
      </w:r>
    </w:p>
    <w:p w14:paraId="17B67607" w14:textId="091576AF" w:rsidR="00952104" w:rsidRPr="00A1530B" w:rsidRDefault="00952104" w:rsidP="00392E8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</w:rPr>
        <w:t xml:space="preserve">We assume that there are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n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independent families and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ha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 xml:space="preserve"> family members (</w:t>
      </w:r>
      <m:oMath>
        <m:r>
          <w:rPr>
            <w:rFonts w:ascii="Cambria Math" w:hAnsi="Cambria Math"/>
            <w:sz w:val="24"/>
            <w:szCs w:val="24"/>
          </w:rPr>
          <m:t>i=1,…,n</m:t>
        </m:r>
      </m:oMath>
      <w:r w:rsidRPr="00A1530B">
        <w:rPr>
          <w:rFonts w:ascii="Times New Roman" w:hAnsi="Times New Roman"/>
          <w:sz w:val="24"/>
          <w:szCs w:val="24"/>
        </w:rPr>
        <w:t xml:space="preserve">). We consider the liability threshold model, and dichotomous phenotypes are determined by the unobserved continuous liability score. The liability score of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22189" w:rsidRPr="00A1530B">
        <w:rPr>
          <w:rFonts w:ascii="Times New Roman" w:hAnsi="Times New Roman"/>
          <w:sz w:val="24"/>
          <w:szCs w:val="24"/>
          <w:lang w:eastAsia="ko-KR"/>
        </w:rPr>
        <w:t xml:space="preserve"> and they </w:t>
      </w:r>
      <w:r w:rsidRPr="00A1530B">
        <w:rPr>
          <w:rFonts w:ascii="Times New Roman" w:hAnsi="Times New Roman"/>
          <w:sz w:val="24"/>
          <w:szCs w:val="24"/>
        </w:rPr>
        <w:t xml:space="preserve">are determined by summing the environmental/genetic effects, polygenic effect and random error. The covariates including environmental/genetic effects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7181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and</w:t>
      </w:r>
      <w:r w:rsidR="004C6BA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 xml:space="preserve">we assumed that </w:t>
      </w:r>
      <w:r w:rsidR="00F7181E" w:rsidRPr="00A1530B">
        <w:rPr>
          <w:rFonts w:ascii="Times New Roman" w:hAnsi="Times New Roman"/>
          <w:sz w:val="24"/>
          <w:szCs w:val="24"/>
          <w:lang w:eastAsia="ko-KR"/>
        </w:rPr>
        <w:t>covariate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s are standardized</w:t>
      </w:r>
      <w:r w:rsidRPr="00A1530B">
        <w:rPr>
          <w:rFonts w:ascii="Times New Roman" w:hAnsi="Times New Roman"/>
          <w:sz w:val="24"/>
          <w:szCs w:val="24"/>
        </w:rPr>
        <w:t xml:space="preserve">. </w:t>
      </w:r>
      <w:r w:rsidR="002B256A" w:rsidRPr="00A1530B">
        <w:rPr>
          <w:rFonts w:ascii="Times New Roman" w:hAnsi="Times New Roman"/>
          <w:sz w:val="24"/>
          <w:szCs w:val="24"/>
        </w:rPr>
        <w:t xml:space="preserve">In this </w:t>
      </w:r>
      <w:r w:rsidR="000D3A57" w:rsidRPr="00A1530B">
        <w:rPr>
          <w:rFonts w:ascii="Times New Roman" w:hAnsi="Times New Roman"/>
          <w:sz w:val="24"/>
          <w:szCs w:val="24"/>
        </w:rPr>
        <w:t>article</w:t>
      </w:r>
      <w:r w:rsidR="002B256A" w:rsidRPr="00A1530B">
        <w:rPr>
          <w:rFonts w:ascii="Times New Roman" w:hAnsi="Times New Roman"/>
          <w:sz w:val="24"/>
          <w:szCs w:val="24"/>
        </w:rPr>
        <w:t xml:space="preserve">, we assumed there are </w:t>
      </w:r>
      <w:r w:rsidR="002B256A" w:rsidRPr="00A1530B">
        <w:rPr>
          <w:rFonts w:ascii="Times New Roman" w:hAnsi="Times New Roman"/>
          <w:i/>
          <w:sz w:val="24"/>
          <w:szCs w:val="24"/>
        </w:rPr>
        <w:t>p</w:t>
      </w:r>
      <w:r w:rsidR="002B256A" w:rsidRPr="00A1530B">
        <w:rPr>
          <w:rFonts w:ascii="Times New Roman" w:hAnsi="Times New Roman"/>
          <w:sz w:val="24"/>
          <w:szCs w:val="24"/>
        </w:rPr>
        <w:t xml:space="preserve"> covariates. </w:t>
      </w:r>
      <w:r w:rsidRPr="00A1530B">
        <w:rPr>
          <w:rFonts w:ascii="Times New Roman" w:hAnsi="Times New Roman"/>
          <w:sz w:val="24"/>
          <w:szCs w:val="24"/>
        </w:rPr>
        <w:t xml:space="preserve">The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 xml:space="preserve">random effects including </w:t>
      </w:r>
      <w:r w:rsidRPr="00A1530B">
        <w:rPr>
          <w:rFonts w:ascii="Times New Roman" w:hAnsi="Times New Roman"/>
          <w:sz w:val="24"/>
          <w:szCs w:val="24"/>
        </w:rPr>
        <w:t xml:space="preserve">polygenic effect and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>random error</w:t>
      </w:r>
      <w:r w:rsidRPr="00A1530B">
        <w:rPr>
          <w:rFonts w:ascii="Times New Roman" w:hAnsi="Times New Roman"/>
          <w:sz w:val="24"/>
          <w:szCs w:val="24"/>
        </w:rPr>
        <w:t xml:space="preserve">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are denoted </w:t>
      </w:r>
      <w:proofErr w:type="gramStart"/>
      <w:r w:rsidRPr="00A1530B">
        <w:rPr>
          <w:rFonts w:ascii="Times New Roman" w:hAnsi="Times New Roman"/>
          <w:sz w:val="24"/>
          <w:szCs w:val="24"/>
        </w:rPr>
        <w:t xml:space="preserve">by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 xml:space="preserve">. The vector form of each component for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r w:rsidRPr="00A1530B">
        <w:rPr>
          <w:rFonts w:ascii="Times New Roman" w:hAnsi="Times New Roman"/>
          <w:sz w:val="24"/>
          <w:szCs w:val="24"/>
        </w:rPr>
        <w:t>are denoted by</w:t>
      </w:r>
    </w:p>
    <w:p w14:paraId="4DDAAB35" w14:textId="77777777" w:rsidR="00952104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952104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sz w:val="24"/>
          <w:szCs w:val="24"/>
          <w:lang w:eastAsia="ko-KR"/>
        </w:rPr>
        <w:t>.</w:t>
      </w:r>
    </w:p>
    <w:p w14:paraId="58E6E0BA" w14:textId="01746DDA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</w:rPr>
        <w:t xml:space="preserve">Liability scores </w:t>
      </w:r>
      <w:r w:rsidR="00833E8A" w:rsidRPr="00A1530B">
        <w:rPr>
          <w:sz w:val="24"/>
          <w:szCs w:val="24"/>
        </w:rPr>
        <w:t>of</w:t>
      </w:r>
      <w:r w:rsidRPr="00A1530B">
        <w:rPr>
          <w:sz w:val="24"/>
          <w:szCs w:val="24"/>
        </w:rPr>
        <w:t xml:space="preserve"> family members</w:t>
      </w:r>
      <w:r w:rsidR="00833E8A" w:rsidRPr="00A1530B">
        <w:rPr>
          <w:sz w:val="24"/>
          <w:szCs w:val="24"/>
        </w:rPr>
        <w:t xml:space="preserve"> are often correlated</w:t>
      </w:r>
      <w:r w:rsidRPr="00A1530B">
        <w:rPr>
          <w:sz w:val="24"/>
          <w:szCs w:val="24"/>
        </w:rPr>
        <w:t xml:space="preserve">, and we </w:t>
      </w:r>
      <w:r w:rsidR="00080361" w:rsidRPr="00A1530B">
        <w:rPr>
          <w:sz w:val="24"/>
          <w:szCs w:val="24"/>
          <w:lang w:eastAsia="ko-KR"/>
        </w:rPr>
        <w:t xml:space="preserve">assumed that liability scores </w:t>
      </w:r>
      <w:r w:rsidR="00937E1D" w:rsidRPr="00A1530B">
        <w:rPr>
          <w:sz w:val="24"/>
          <w:szCs w:val="24"/>
          <w:lang w:eastAsia="ko-KR"/>
        </w:rPr>
        <w:t xml:space="preserve">are </w:t>
      </w:r>
      <w:r w:rsidR="00080361" w:rsidRPr="00A1530B">
        <w:rPr>
          <w:sz w:val="24"/>
          <w:szCs w:val="24"/>
          <w:lang w:eastAsia="ko-KR"/>
        </w:rPr>
        <w:t xml:space="preserve">normally distributed </w:t>
      </w:r>
      <w:r w:rsidR="00937E1D" w:rsidRPr="00A1530B">
        <w:rPr>
          <w:sz w:val="24"/>
          <w:szCs w:val="24"/>
          <w:lang w:eastAsia="ko-KR"/>
        </w:rPr>
        <w:t>as follows</w:t>
      </w:r>
      <w:r w:rsidR="00833E8A" w:rsidRPr="00A1530B">
        <w:rPr>
          <w:sz w:val="24"/>
          <w:szCs w:val="24"/>
          <w:lang w:eastAsia="ko-KR"/>
        </w:rPr>
        <w:t>:</w:t>
      </w:r>
    </w:p>
    <w:p w14:paraId="2C481C8F" w14:textId="77777777" w:rsidR="00952104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X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w:softHyphen/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U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, 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~</m:t>
          </m:r>
          <m:r>
            <w:rPr>
              <w:rFonts w:ascii="Cambria Math" w:hAnsi="Cambria Math"/>
              <w:sz w:val="24"/>
              <w:szCs w:val="24"/>
            </w:rPr>
            <m:t>MV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w:softHyphen/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e>
          </m:d>
        </m:oMath>
      </m:oMathPara>
    </w:p>
    <w:p w14:paraId="657C5D62" w14:textId="0E51DDEE" w:rsidR="008F48DE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where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U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~MVN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d>
      </m:oMath>
      <w:r w:rsidR="008F48DE" w:rsidRPr="00A1530B">
        <w:rPr>
          <w:sz w:val="24"/>
          <w:szCs w:val="24"/>
          <w:lang w:eastAsia="ko-KR"/>
        </w:rPr>
        <w:t xml:space="preserve">. </w:t>
      </w:r>
      <w:r w:rsidR="00450073" w:rsidRPr="00A1530B">
        <w:rPr>
          <w:sz w:val="24"/>
          <w:szCs w:val="24"/>
          <w:lang w:eastAsia="ko-KR"/>
        </w:rPr>
        <w:t xml:space="preserve">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be the kinship coefficient matrix multiplied by two,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w</m:t>
            </m:r>
          </m:sub>
        </m:sSub>
      </m:oMath>
      <w:r w:rsidR="00450073" w:rsidRPr="00A1530B">
        <w:rPr>
          <w:b/>
          <w:sz w:val="24"/>
          <w:szCs w:val="24"/>
          <w:lang w:eastAsia="ko-KR"/>
        </w:rPr>
        <w:t xml:space="preserve"> </w:t>
      </w:r>
      <w:r w:rsidR="00450073" w:rsidRPr="00A1530B">
        <w:rPr>
          <w:sz w:val="24"/>
          <w:szCs w:val="24"/>
          <w:lang w:eastAsia="ko-KR"/>
        </w:rPr>
        <w:t xml:space="preserve">be the </w:t>
      </w:r>
      <m:oMath>
        <m:r>
          <w:rPr>
            <w:rFonts w:ascii="Cambria Math" w:hAnsi="Cambria Math"/>
            <w:sz w:val="24"/>
            <w:szCs w:val="24"/>
          </w:rPr>
          <m:t>w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×</m:t>
        </m:r>
        <m:r>
          <w:rPr>
            <w:rFonts w:ascii="Cambria Math" w:hAnsi="Cambria Math"/>
            <w:sz w:val="24"/>
            <w:szCs w:val="24"/>
          </w:rPr>
          <m:t>w</m:t>
        </m:r>
      </m:oMath>
      <w:r w:rsidR="00450073" w:rsidRPr="00A1530B">
        <w:rPr>
          <w:sz w:val="24"/>
          <w:szCs w:val="24"/>
        </w:rPr>
        <w:t xml:space="preserve"> dimensional identity matrix</w:t>
      </w:r>
      <w:r w:rsidR="00450073" w:rsidRPr="00A1530B">
        <w:rPr>
          <w:sz w:val="24"/>
          <w:szCs w:val="24"/>
          <w:lang w:eastAsia="ko-KR"/>
        </w:rPr>
        <w:t xml:space="preserve">. </w:t>
      </w:r>
      <w:r w:rsidR="008F48DE" w:rsidRPr="00A1530B">
        <w:rPr>
          <w:sz w:val="24"/>
          <w:szCs w:val="24"/>
          <w:lang w:eastAsia="ko-KR"/>
        </w:rPr>
        <w:t xml:space="preserve">Under the polygenic model with additivity of genetic effects across loci and linkage equilibrium among loci, we can get </w:t>
      </w:r>
    </w:p>
    <w:p w14:paraId="6F1764B8" w14:textId="77777777" w:rsidR="00952104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,d</m:t>
              </m:r>
            </m:sub>
          </m:sSub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</m:oMath>
      </m:oMathPara>
    </w:p>
    <w:p w14:paraId="6F7FEB2A" w14:textId="2B0C20BF" w:rsidR="007E5AF7" w:rsidRPr="00A1530B" w:rsidRDefault="007E5AF7" w:rsidP="00392E86">
      <w:pPr>
        <w:pStyle w:val="para-first"/>
        <w:tabs>
          <w:tab w:val="left" w:pos="8025"/>
        </w:tabs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where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307894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d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re the </w:t>
      </w:r>
      <w:r w:rsidR="002B350F" w:rsidRPr="00A1530B">
        <w:rPr>
          <w:sz w:val="24"/>
          <w:szCs w:val="24"/>
          <w:lang w:eastAsia="ko-KR"/>
        </w:rPr>
        <w:t xml:space="preserve">variances of </w:t>
      </w:r>
      <w:r w:rsidR="00B32C93" w:rsidRPr="00A1530B">
        <w:rPr>
          <w:sz w:val="24"/>
          <w:szCs w:val="24"/>
          <w:lang w:eastAsia="ko-KR"/>
        </w:rPr>
        <w:t>additive</w:t>
      </w:r>
      <w:r w:rsidR="00307894" w:rsidRPr="00A1530B">
        <w:rPr>
          <w:sz w:val="24"/>
          <w:szCs w:val="24"/>
          <w:lang w:eastAsia="ko-KR"/>
        </w:rPr>
        <w:t>,</w:t>
      </w:r>
      <w:r w:rsidR="00B32C93" w:rsidRPr="00A1530B">
        <w:rPr>
          <w:sz w:val="24"/>
          <w:szCs w:val="24"/>
          <w:lang w:eastAsia="ko-KR"/>
        </w:rPr>
        <w:t xml:space="preserve"> dominance </w:t>
      </w:r>
      <w:r w:rsidR="00307894" w:rsidRPr="00A1530B">
        <w:rPr>
          <w:sz w:val="24"/>
          <w:szCs w:val="24"/>
          <w:lang w:eastAsia="ko-KR"/>
        </w:rPr>
        <w:t xml:space="preserve">and environmental </w:t>
      </w:r>
      <w:r w:rsidR="002B350F" w:rsidRPr="00A1530B">
        <w:rPr>
          <w:sz w:val="24"/>
          <w:szCs w:val="24"/>
          <w:lang w:eastAsia="ko-KR"/>
        </w:rPr>
        <w:t>effects in the population</w:t>
      </w:r>
      <w:r w:rsidR="00BA483F" w:rsidRPr="00A1530B">
        <w:rPr>
          <w:sz w:val="24"/>
          <w:szCs w:val="24"/>
          <w:lang w:eastAsia="ko-KR"/>
        </w:rPr>
        <w:t>,</w:t>
      </w:r>
      <w:r w:rsidR="00307894" w:rsidRPr="00A1530B">
        <w:rPr>
          <w:sz w:val="24"/>
          <w:szCs w:val="24"/>
          <w:lang w:eastAsia="ko-KR"/>
        </w:rPr>
        <w:t xml:space="preserve"> and</w:t>
      </w:r>
      <w:r w:rsidR="00BA483F" w:rsidRPr="00A1530B">
        <w:rPr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A483F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,d</m:t>
            </m:r>
          </m:sub>
        </m:sSub>
      </m:oMath>
      <w:r w:rsidR="00BA483F" w:rsidRPr="00A1530B">
        <w:rPr>
          <w:sz w:val="24"/>
          <w:szCs w:val="24"/>
          <w:lang w:eastAsia="ko-KR"/>
        </w:rPr>
        <w:t xml:space="preserve"> are the dominance </w:t>
      </w:r>
      <w:r w:rsidR="002B350F" w:rsidRPr="00A1530B">
        <w:rPr>
          <w:sz w:val="24"/>
          <w:szCs w:val="24"/>
          <w:lang w:eastAsia="ko-KR"/>
        </w:rPr>
        <w:t xml:space="preserve">genetic variance and the covariance </w:t>
      </w:r>
      <w:r w:rsidR="002B350F" w:rsidRPr="00A1530B">
        <w:rPr>
          <w:sz w:val="24"/>
          <w:szCs w:val="24"/>
          <w:lang w:eastAsia="ko-KR"/>
        </w:rPr>
        <w:lastRenderedPageBreak/>
        <w:t>of additive and dominance effects in the homozygous population</w:t>
      </w:r>
      <w:r w:rsidR="00247962" w:rsidRPr="00A1530B">
        <w:rPr>
          <w:sz w:val="24"/>
          <w:szCs w:val="24"/>
          <w:lang w:eastAsia="ko-KR"/>
        </w:rPr>
        <w:t xml:space="preserve"> respectively</w:t>
      </w:r>
      <w:r w:rsidR="00AB3A46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end"/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5-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 xml:space="preserve">.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h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re the functions of the condensed coefficients of identity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acquard&lt;/Author&gt;&lt;Year&gt;2012&lt;/Year&gt;&lt;RecNum&gt;48&lt;/RecNum&gt;&lt;DisplayText&gt;[17]&lt;/DisplayText&gt;&lt;record&gt;&lt;rec-number&gt;48&lt;/rec-number&gt;&lt;foreign-keys&gt;&lt;key app="EN" db-id="ed55p9vfos2fvje0dxm59250sdex2xa9v9xr" timestamp="1541692881"&gt;48&lt;/key&gt;&lt;/foreign-keys&gt;&lt;ref-type name="Book"&gt;6&lt;/ref-type&gt;&lt;contributors&gt;&lt;authors&gt;&lt;author&gt;Jacquard, Albert&lt;/author&gt;&lt;/authors&gt;&lt;/contributors&gt;&lt;titles&gt;&lt;title&gt;The genetic structure of populations&lt;/title&gt;&lt;/titles&gt;&lt;volume&gt;5&lt;/volume&gt;&lt;dates&gt;&lt;year&gt;2012&lt;/year&gt;&lt;/dates&gt;&lt;publisher&gt;Springer Science &amp;amp; Business Media&lt;/publisher&gt;&lt;isbn&gt;364288415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>. F</w:t>
      </w:r>
      <w:r w:rsidR="00CE4EBF" w:rsidRPr="00A1530B">
        <w:rPr>
          <w:sz w:val="24"/>
          <w:szCs w:val="24"/>
          <w:lang w:eastAsia="ko-KR"/>
        </w:rPr>
        <w:t xml:space="preserve">or simplicity, we assume that all variance components other than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re zero, and the sum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is equal to one. If we </w:t>
      </w:r>
      <w:r w:rsidR="001B3A5E" w:rsidRPr="00A1530B">
        <w:rPr>
          <w:sz w:val="24"/>
          <w:szCs w:val="24"/>
          <w:lang w:eastAsia="ko-KR"/>
        </w:rPr>
        <w:t xml:space="preserve">denote the heritability </w:t>
      </w:r>
      <w:proofErr w:type="gramStart"/>
      <w:r w:rsidR="001B3A5E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bSup>
          </m:num>
          <m:den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</m:e>
            </m:d>
          </m:den>
        </m:f>
      </m:oMath>
      <w:r w:rsidR="000A458F" w:rsidRPr="00A1530B">
        <w:rPr>
          <w:sz w:val="24"/>
          <w:szCs w:val="24"/>
          <w:lang w:eastAsia="ko-KR"/>
        </w:rPr>
        <w:t xml:space="preserve">, then the variance-covariance matrix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Σ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0A458F" w:rsidRPr="00A1530B">
        <w:rPr>
          <w:sz w:val="24"/>
          <w:szCs w:val="24"/>
          <w:lang w:eastAsia="ko-KR"/>
        </w:rPr>
        <w:t xml:space="preserve"> is expressed </w:t>
      </w:r>
      <w:r w:rsidR="00450073" w:rsidRPr="00A1530B">
        <w:rPr>
          <w:sz w:val="24"/>
          <w:szCs w:val="24"/>
          <w:lang w:eastAsia="ko-KR"/>
        </w:rPr>
        <w:t>by</w:t>
      </w:r>
    </w:p>
    <w:p w14:paraId="196DA212" w14:textId="7658D842" w:rsidR="00080361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d>
            <m:d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</m:oMath>
      </m:oMathPara>
    </w:p>
    <w:p w14:paraId="1DEF511A" w14:textId="77777777" w:rsidR="00952104" w:rsidRPr="00A1530B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</w:rPr>
      </w:pPr>
      <w:r w:rsidRPr="00A1530B">
        <w:rPr>
          <w:sz w:val="24"/>
          <w:szCs w:val="24"/>
        </w:rPr>
        <w:t xml:space="preserve">The dichotomous phenotypes for subject </w:t>
      </w:r>
      <w:r w:rsidRPr="00A1530B">
        <w:rPr>
          <w:i/>
          <w:sz w:val="24"/>
          <w:szCs w:val="24"/>
        </w:rPr>
        <w:t>j</w:t>
      </w:r>
      <w:r w:rsidRPr="00A1530B">
        <w:rPr>
          <w:sz w:val="24"/>
          <w:szCs w:val="24"/>
        </w:rPr>
        <w:t xml:space="preserve"> in family </w:t>
      </w:r>
      <w:proofErr w:type="spellStart"/>
      <w:r w:rsidRPr="00A1530B">
        <w:rPr>
          <w:i/>
          <w:sz w:val="24"/>
          <w:szCs w:val="24"/>
        </w:rPr>
        <w:t>i</w:t>
      </w:r>
      <w:proofErr w:type="spellEnd"/>
      <w:r w:rsidRPr="00A1530B">
        <w:rPr>
          <w:sz w:val="24"/>
          <w:szCs w:val="24"/>
        </w:rPr>
        <w:t xml:space="preserve"> </w:t>
      </w:r>
      <w:proofErr w:type="gramStart"/>
      <w:r w:rsidRPr="00A1530B">
        <w:rPr>
          <w:sz w:val="24"/>
          <w:szCs w:val="24"/>
        </w:rPr>
        <w:t>is</w:t>
      </w:r>
      <w:proofErr w:type="gramEnd"/>
      <w:r w:rsidRPr="00A1530B">
        <w:rPr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and they are coded as 1 for cases and 0 for controls. In a liability threshold model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is</w:t>
      </w:r>
      <w:r w:rsidRPr="00A1530B">
        <w:rPr>
          <w:sz w:val="24"/>
          <w:szCs w:val="24"/>
        </w:rPr>
        <w:t xml:space="preserve"> determined </w:t>
      </w:r>
      <w:proofErr w:type="gramStart"/>
      <w:r w:rsidRPr="00A1530B">
        <w:rPr>
          <w:sz w:val="24"/>
          <w:szCs w:val="24"/>
        </w:rPr>
        <w:t>by</w:t>
      </w:r>
      <w:r w:rsidRPr="00A1530B">
        <w:rPr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>; if</w:t>
      </w:r>
      <w:r w:rsidRPr="00A1530B">
        <w:rPr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is above a certain threshold value </w:t>
      </w:r>
      <w:r w:rsidRPr="00A1530B">
        <w:rPr>
          <w:i/>
          <w:sz w:val="24"/>
          <w:szCs w:val="24"/>
        </w:rPr>
        <w:t>c</w:t>
      </w:r>
      <w:r w:rsidRPr="00A1530B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</w:rPr>
        <w:t xml:space="preserve">becomes 1, and otherwise it becomes 0. </w:t>
      </w:r>
      <w:proofErr w:type="gramStart"/>
      <w:r w:rsidRPr="00A1530B">
        <w:rPr>
          <w:i/>
          <w:sz w:val="24"/>
          <w:szCs w:val="24"/>
        </w:rPr>
        <w:t>c</w:t>
      </w:r>
      <w:proofErr w:type="gramEnd"/>
      <w:r w:rsidRPr="00A1530B">
        <w:rPr>
          <w:sz w:val="24"/>
          <w:szCs w:val="24"/>
        </w:rPr>
        <w:t xml:space="preserve"> can be determined from the prevalence of the diseases, and the phenotype vector for family </w:t>
      </w:r>
      <w:proofErr w:type="spellStart"/>
      <w:r w:rsidRPr="00A1530B">
        <w:rPr>
          <w:i/>
          <w:sz w:val="24"/>
          <w:szCs w:val="24"/>
        </w:rPr>
        <w:t>i</w:t>
      </w:r>
      <w:proofErr w:type="spellEnd"/>
      <w:r w:rsidRPr="00A1530B">
        <w:rPr>
          <w:sz w:val="24"/>
          <w:szCs w:val="24"/>
        </w:rPr>
        <w:t xml:space="preserve"> is denoted by </w:t>
      </w:r>
    </w:p>
    <w:p w14:paraId="01070DA5" w14:textId="77777777" w:rsidR="00952104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632A8D" w:rsidRPr="00A1530B">
        <w:rPr>
          <w:sz w:val="24"/>
          <w:szCs w:val="24"/>
          <w:lang w:eastAsia="ko-KR"/>
        </w:rPr>
        <w:t>.</w:t>
      </w:r>
    </w:p>
    <w:p w14:paraId="06A31317" w14:textId="6DB5FF16" w:rsidR="00952104" w:rsidRPr="00A1530B" w:rsidRDefault="00E25C66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Cumulative distribution function of standard normal was used</w:t>
      </w:r>
      <w:r w:rsidR="00952104" w:rsidRPr="00A1530B">
        <w:rPr>
          <w:sz w:val="24"/>
          <w:szCs w:val="24"/>
          <w:lang w:eastAsia="ko-KR"/>
        </w:rPr>
        <w:t xml:space="preserve"> to </w:t>
      </w:r>
      <w:r w:rsidRPr="00A1530B">
        <w:rPr>
          <w:sz w:val="24"/>
          <w:szCs w:val="24"/>
          <w:lang w:eastAsia="ko-KR"/>
        </w:rPr>
        <w:t xml:space="preserve">obtain </w:t>
      </w:r>
      <w:r w:rsidR="00952104" w:rsidRPr="00A1530B">
        <w:rPr>
          <w:i/>
          <w:sz w:val="24"/>
          <w:szCs w:val="24"/>
          <w:lang w:eastAsia="ko-KR"/>
        </w:rPr>
        <w:t>c</w:t>
      </w:r>
      <w:r w:rsidR="00952104" w:rsidRPr="00A1530B">
        <w:rPr>
          <w:sz w:val="24"/>
          <w:szCs w:val="24"/>
          <w:lang w:eastAsia="ko-KR"/>
        </w:rPr>
        <w:t xml:space="preserve"> with prevalence, </w:t>
      </w:r>
      <w:r w:rsidR="00952104" w:rsidRPr="00A1530B">
        <w:rPr>
          <w:i/>
          <w:sz w:val="24"/>
          <w:szCs w:val="24"/>
          <w:lang w:eastAsia="ko-KR"/>
        </w:rPr>
        <w:t>q</w:t>
      </w:r>
      <w:r w:rsidR="00952104" w:rsidRPr="00A1530B">
        <w:rPr>
          <w:sz w:val="24"/>
          <w:szCs w:val="24"/>
          <w:lang w:eastAsia="ko-KR"/>
        </w:rPr>
        <w:t xml:space="preserve">, known a </w:t>
      </w:r>
      <w:r w:rsidR="00952104" w:rsidRPr="00A1530B">
        <w:rPr>
          <w:i/>
          <w:sz w:val="24"/>
          <w:szCs w:val="24"/>
          <w:lang w:eastAsia="ko-KR"/>
        </w:rPr>
        <w:t>priori</w:t>
      </w:r>
      <w:r w:rsidR="00952104" w:rsidRPr="00A1530B">
        <w:rPr>
          <w:sz w:val="24"/>
          <w:szCs w:val="24"/>
          <w:lang w:eastAsia="ko-KR"/>
        </w:rPr>
        <w:t xml:space="preserve">. </w:t>
      </w:r>
      <w:r w:rsidR="0066057F" w:rsidRPr="00A1530B">
        <w:rPr>
          <w:sz w:val="24"/>
          <w:szCs w:val="24"/>
          <w:lang w:eastAsia="ko-KR"/>
        </w:rPr>
        <w:t xml:space="preserve">Therefore, </w:t>
      </w:r>
      <w:r w:rsidR="00AC734F" w:rsidRPr="00A1530B">
        <w:rPr>
          <w:sz w:val="24"/>
          <w:szCs w:val="24"/>
          <w:lang w:eastAsia="ko-KR"/>
        </w:rPr>
        <w:t xml:space="preserve">for each </w:t>
      </w:r>
      <w:proofErr w:type="gramStart"/>
      <w:r w:rsidR="00AC734F" w:rsidRPr="00A1530B">
        <w:rPr>
          <w:sz w:val="24"/>
          <w:szCs w:val="24"/>
          <w:lang w:eastAsia="ko-KR"/>
        </w:rPr>
        <w:t xml:space="preserve">observed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66057F" w:rsidRPr="00A1530B">
        <w:rPr>
          <w:sz w:val="24"/>
          <w:szCs w:val="24"/>
          <w:lang w:eastAsia="ko-KR"/>
        </w:rPr>
        <w:t xml:space="preserve">, we can infer the range of the liability,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j</m:t>
                </m:r>
              </m:sub>
            </m:sSub>
            <m:r>
              <w:rPr>
                <w:rFonts w:ascii="Cambria Math" w:hAnsi="Cambria Math"/>
                <w:sz w:val="24"/>
                <w:szCs w:val="24"/>
                <w:lang w:eastAsia="ko-KR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j</m:t>
                </m:r>
              </m:sub>
            </m:sSub>
          </m:e>
        </m:d>
      </m:oMath>
      <w:r w:rsidR="009E4455" w:rsidRPr="00A1530B">
        <w:rPr>
          <w:sz w:val="24"/>
          <w:szCs w:val="24"/>
          <w:lang w:eastAsia="ko-KR"/>
        </w:rPr>
        <w:t xml:space="preserve">, which are the lower and upper bound o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9E4455" w:rsidRPr="00A1530B">
        <w:rPr>
          <w:sz w:val="24"/>
          <w:szCs w:val="24"/>
          <w:lang w:eastAsia="ko-KR"/>
        </w:rPr>
        <w:t xml:space="preserve"> respectively. </w:t>
      </w:r>
      <w:r w:rsidR="000C77C7" w:rsidRPr="00A1530B">
        <w:rPr>
          <w:sz w:val="24"/>
          <w:szCs w:val="24"/>
          <w:lang w:eastAsia="ko-KR"/>
        </w:rPr>
        <w:t xml:space="preserve">For instance, if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equal to zero, the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</w:t>
      </w:r>
      <w:proofErr w:type="gramStart"/>
      <w:r w:rsidR="000C77C7" w:rsidRPr="00A1530B">
        <w:rPr>
          <w:sz w:val="24"/>
          <w:szCs w:val="24"/>
          <w:lang w:eastAsia="ko-KR"/>
        </w:rPr>
        <w:t xml:space="preserve">in </w:t>
      </w:r>
      <w:proofErr w:type="gramEnd"/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-∞,  c</m:t>
            </m:r>
          </m:e>
        </m:d>
      </m:oMath>
      <w:r w:rsidR="000C77C7" w:rsidRPr="00A1530B">
        <w:rPr>
          <w:sz w:val="24"/>
          <w:szCs w:val="24"/>
          <w:lang w:eastAsia="ko-KR"/>
        </w:rPr>
        <w:t xml:space="preserve">, and otherwise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in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c, ∞</m:t>
            </m:r>
          </m:e>
        </m:d>
      </m:oMath>
      <w:r w:rsidR="00C36851" w:rsidRPr="00A1530B">
        <w:rPr>
          <w:sz w:val="24"/>
          <w:szCs w:val="24"/>
          <w:lang w:eastAsia="ko-KR"/>
        </w:rPr>
        <w:t>.</w:t>
      </w:r>
      <w:r w:rsidR="00EC0B55" w:rsidRPr="00A1530B">
        <w:rPr>
          <w:sz w:val="24"/>
          <w:szCs w:val="24"/>
          <w:lang w:eastAsia="ko-KR"/>
        </w:rPr>
        <w:t xml:space="preserve"> The lower and upper bounds of the liability for the family </w:t>
      </w:r>
      <w:proofErr w:type="spellStart"/>
      <w:r w:rsidR="00EC0B55" w:rsidRPr="00A1530B">
        <w:rPr>
          <w:i/>
          <w:sz w:val="24"/>
          <w:szCs w:val="24"/>
          <w:lang w:eastAsia="ko-KR"/>
        </w:rPr>
        <w:t>i</w:t>
      </w:r>
      <w:proofErr w:type="spellEnd"/>
      <w:r w:rsidR="00EC0B55" w:rsidRPr="00A1530B">
        <w:rPr>
          <w:sz w:val="24"/>
          <w:szCs w:val="24"/>
          <w:lang w:eastAsia="ko-KR"/>
        </w:rPr>
        <w:t xml:space="preserve"> </w:t>
      </w:r>
      <w:r w:rsidR="00632A8D" w:rsidRPr="00A1530B">
        <w:rPr>
          <w:sz w:val="24"/>
          <w:szCs w:val="24"/>
          <w:lang w:eastAsia="ko-KR"/>
        </w:rPr>
        <w:t xml:space="preserve">are denoted by </w:t>
      </w:r>
    </w:p>
    <w:p w14:paraId="392009E9" w14:textId="77777777" w:rsidR="00632A8D" w:rsidRPr="00A1530B" w:rsidRDefault="00566D63" w:rsidP="00392E86">
      <w:pPr>
        <w:pStyle w:val="para-first"/>
        <w:spacing w:line="480" w:lineRule="auto"/>
        <w:jc w:val="center"/>
        <w:rPr>
          <w:sz w:val="24"/>
          <w:szCs w:val="24"/>
          <w:vertAlign w:val="subscript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>.</w:t>
      </w:r>
    </w:p>
    <w:p w14:paraId="1D290998" w14:textId="0D42CAFE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Based on above notations, all </w:t>
      </w:r>
      <w:r w:rsidR="00E87CCF" w:rsidRPr="00A1530B">
        <w:rPr>
          <w:sz w:val="24"/>
          <w:szCs w:val="24"/>
          <w:lang w:eastAsia="ko-KR"/>
        </w:rPr>
        <w:t xml:space="preserve">subjects </w:t>
      </w:r>
      <w:r w:rsidRPr="00A1530B">
        <w:rPr>
          <w:sz w:val="24"/>
          <w:szCs w:val="24"/>
          <w:lang w:eastAsia="ko-KR"/>
        </w:rPr>
        <w:t xml:space="preserve">can be expressed </w:t>
      </w:r>
      <w:r w:rsidR="00E87CCF" w:rsidRPr="00A1530B">
        <w:rPr>
          <w:sz w:val="24"/>
          <w:szCs w:val="24"/>
          <w:lang w:eastAsia="ko-KR"/>
        </w:rPr>
        <w:t xml:space="preserve">in the </w:t>
      </w:r>
      <w:r w:rsidRPr="00A1530B">
        <w:rPr>
          <w:sz w:val="24"/>
          <w:szCs w:val="24"/>
          <w:lang w:eastAsia="ko-KR"/>
        </w:rPr>
        <w:t>following vector forms:</w:t>
      </w:r>
    </w:p>
    <w:p w14:paraId="4A61CD8E" w14:textId="77777777" w:rsidR="00952104" w:rsidRPr="00A1530B" w:rsidRDefault="00952104" w:rsidP="00392E86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U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Y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, a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>and</w:t>
      </w:r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b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sz w:val="24"/>
          <w:szCs w:val="24"/>
          <w:lang w:eastAsia="ko-KR"/>
        </w:rPr>
        <w:t>.</w:t>
      </w:r>
    </w:p>
    <w:p w14:paraId="2517A96A" w14:textId="4CA1A308" w:rsidR="00952104" w:rsidRPr="00A1530B" w:rsidRDefault="00D6189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lastRenderedPageBreak/>
        <w:t>Under those notations, we assumed that</w:t>
      </w:r>
      <w:r w:rsidR="00952104" w:rsidRPr="00A1530B">
        <w:rPr>
          <w:sz w:val="24"/>
          <w:szCs w:val="24"/>
          <w:lang w:eastAsia="ko-KR"/>
        </w:rPr>
        <w:t xml:space="preserve"> </w:t>
      </w:r>
      <w:r w:rsidR="00952104" w:rsidRPr="00A1530B">
        <w:rPr>
          <w:b/>
          <w:sz w:val="24"/>
          <w:szCs w:val="24"/>
          <w:lang w:eastAsia="ko-KR"/>
        </w:rPr>
        <w:t>L</w:t>
      </w:r>
      <w:r w:rsidR="00952104" w:rsidRPr="00A1530B">
        <w:rPr>
          <w:sz w:val="24"/>
          <w:szCs w:val="24"/>
          <w:lang w:eastAsia="ko-KR"/>
        </w:rPr>
        <w:t xml:space="preserve"> follows multivariate normal distribution with mean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β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and variance-covariance matrix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Σ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which are block diagonal matrix consisting </w:t>
      </w:r>
      <w:proofErr w:type="gramStart"/>
      <w:r w:rsidR="00952104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b>
        </m:sSub>
      </m:oMath>
      <w:r w:rsidR="00952104" w:rsidRPr="00A1530B">
        <w:rPr>
          <w:sz w:val="24"/>
          <w:szCs w:val="24"/>
          <w:lang w:eastAsia="ko-KR"/>
        </w:rPr>
        <w:t>.</w:t>
      </w:r>
    </w:p>
    <w:p w14:paraId="17CAFF68" w14:textId="77777777" w:rsidR="00952104" w:rsidRPr="00A1530B" w:rsidRDefault="00952104" w:rsidP="00392E86">
      <w:pPr>
        <w:pStyle w:val="2"/>
        <w:spacing w:after="0" w:line="480" w:lineRule="auto"/>
      </w:pPr>
    </w:p>
    <w:p w14:paraId="61B4FF96" w14:textId="77777777" w:rsidR="00952104" w:rsidRPr="00A1530B" w:rsidRDefault="00952104" w:rsidP="00392E86">
      <w:pPr>
        <w:pStyle w:val="2"/>
        <w:spacing w:after="0" w:line="480" w:lineRule="auto"/>
        <w:rPr>
          <w:lang w:eastAsia="ko-KR"/>
        </w:rPr>
      </w:pPr>
      <w:r w:rsidRPr="00A1530B">
        <w:t xml:space="preserve">Estimation of </w:t>
      </w:r>
      <w:r w:rsidR="00F9624A" w:rsidRPr="00A1530B">
        <w:rPr>
          <w:lang w:eastAsia="ko-KR"/>
        </w:rPr>
        <w:t xml:space="preserve">the </w:t>
      </w:r>
      <w:r w:rsidR="00B170F9" w:rsidRPr="00A1530B">
        <w:rPr>
          <w:lang w:eastAsia="ko-KR"/>
        </w:rPr>
        <w:t>H</w:t>
      </w:r>
      <w:r w:rsidRPr="00A1530B">
        <w:t xml:space="preserve">eritability </w:t>
      </w:r>
      <w:r w:rsidR="00964132" w:rsidRPr="00A1530B">
        <w:rPr>
          <w:lang w:eastAsia="ko-KR"/>
        </w:rPr>
        <w:t xml:space="preserve">using </w:t>
      </w:r>
      <w:r w:rsidR="00F9624A" w:rsidRPr="00A1530B">
        <w:rPr>
          <w:lang w:eastAsia="ko-KR"/>
        </w:rPr>
        <w:t xml:space="preserve">the </w:t>
      </w:r>
      <w:r w:rsidR="00964132" w:rsidRPr="00A1530B">
        <w:rPr>
          <w:lang w:eastAsia="ko-KR"/>
        </w:rPr>
        <w:t xml:space="preserve">EM </w:t>
      </w:r>
      <w:r w:rsidR="00B170F9" w:rsidRPr="00A1530B">
        <w:rPr>
          <w:lang w:eastAsia="ko-KR"/>
        </w:rPr>
        <w:t>A</w:t>
      </w:r>
      <w:r w:rsidR="00964132" w:rsidRPr="00A1530B">
        <w:rPr>
          <w:lang w:eastAsia="ko-KR"/>
        </w:rPr>
        <w:t>lgorithm</w:t>
      </w:r>
    </w:p>
    <w:p w14:paraId="77BE1047" w14:textId="3B4BA447" w:rsidR="00952104" w:rsidRPr="00A1530B" w:rsidRDefault="009A2DD3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The EM</w:t>
      </w:r>
      <w:r w:rsidR="000A5CC5" w:rsidRPr="00A1530B">
        <w:rPr>
          <w:sz w:val="24"/>
          <w:szCs w:val="24"/>
          <w:lang w:eastAsia="ko-KR"/>
        </w:rPr>
        <w:t xml:space="preserve"> (Expectation-Maximization)</w:t>
      </w:r>
      <w:r w:rsidRPr="00A1530B">
        <w:rPr>
          <w:sz w:val="24"/>
          <w:szCs w:val="24"/>
          <w:lang w:eastAsia="ko-KR"/>
        </w:rPr>
        <w:t xml:space="preserve"> algorithm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3]</w:t>
      </w:r>
      <w:r w:rsidR="00981CE8" w:rsidRPr="00A1530B">
        <w:rPr>
          <w:sz w:val="24"/>
          <w:szCs w:val="24"/>
          <w:lang w:eastAsia="ko-KR"/>
        </w:rPr>
        <w:fldChar w:fldCharType="end"/>
      </w:r>
      <w:r w:rsidRPr="00A1530B">
        <w:rPr>
          <w:sz w:val="24"/>
          <w:szCs w:val="24"/>
          <w:lang w:eastAsia="ko-KR"/>
        </w:rPr>
        <w:t xml:space="preserve"> was used to </w:t>
      </w:r>
      <w:r w:rsidR="00F9624A" w:rsidRPr="00A1530B">
        <w:rPr>
          <w:sz w:val="24"/>
          <w:szCs w:val="24"/>
          <w:lang w:eastAsia="ko-KR"/>
        </w:rPr>
        <w:t xml:space="preserve">estimate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F9624A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based on the </w:t>
      </w:r>
      <w:r w:rsidR="00F9624A" w:rsidRPr="00A1530B">
        <w:rPr>
          <w:sz w:val="24"/>
          <w:szCs w:val="24"/>
          <w:lang w:eastAsia="ko-KR"/>
        </w:rPr>
        <w:t xml:space="preserve">complete data consisting of observed phenotypes, </w:t>
      </w:r>
      <w:r w:rsidR="00F9624A" w:rsidRPr="00A1530B">
        <w:rPr>
          <w:b/>
          <w:sz w:val="24"/>
          <w:szCs w:val="24"/>
          <w:lang w:eastAsia="ko-KR"/>
        </w:rPr>
        <w:t>Y</w:t>
      </w:r>
      <w:r w:rsidR="00F9624A" w:rsidRPr="00A1530B">
        <w:rPr>
          <w:sz w:val="24"/>
          <w:szCs w:val="24"/>
          <w:lang w:eastAsia="ko-KR"/>
        </w:rPr>
        <w:t xml:space="preserve">, and unobserved liabilities, </w:t>
      </w:r>
      <w:r w:rsidR="00F9624A" w:rsidRPr="00A1530B">
        <w:rPr>
          <w:b/>
          <w:sz w:val="24"/>
          <w:szCs w:val="24"/>
          <w:lang w:eastAsia="ko-KR"/>
        </w:rPr>
        <w:t>L</w:t>
      </w:r>
      <w:r w:rsidRPr="00A1530B">
        <w:rPr>
          <w:sz w:val="24"/>
          <w:szCs w:val="24"/>
          <w:lang w:eastAsia="ko-KR"/>
        </w:rPr>
        <w:t>.</w:t>
      </w:r>
      <w:r w:rsidR="00F9624A" w:rsidRPr="00A1530B">
        <w:rPr>
          <w:sz w:val="24"/>
          <w:szCs w:val="24"/>
          <w:lang w:eastAsia="ko-KR"/>
        </w:rPr>
        <w:t xml:space="preserve"> </w:t>
      </w:r>
      <w:r w:rsidR="00F872AA" w:rsidRPr="00A1530B">
        <w:rPr>
          <w:sz w:val="24"/>
          <w:szCs w:val="24"/>
          <w:lang w:eastAsia="ko-KR"/>
        </w:rPr>
        <w:t>The joint probability density function (pdf) of the complete data can be decomposed into</w:t>
      </w:r>
      <w:r w:rsidR="00AB12DB" w:rsidRPr="00A1530B">
        <w:rPr>
          <w:sz w:val="24"/>
          <w:szCs w:val="24"/>
          <w:lang w:eastAsia="ko-KR"/>
        </w:rPr>
        <w:t xml:space="preserve"> the marginal pdf of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and the conditional pdf of </w:t>
      </w:r>
      <w:r w:rsidR="00AB12DB" w:rsidRPr="00A1530B">
        <w:rPr>
          <w:b/>
          <w:sz w:val="24"/>
          <w:szCs w:val="24"/>
          <w:lang w:eastAsia="ko-KR"/>
        </w:rPr>
        <w:t>Y</w:t>
      </w:r>
      <w:r w:rsidR="00AB12DB" w:rsidRPr="00A1530B">
        <w:rPr>
          <w:sz w:val="24"/>
          <w:szCs w:val="24"/>
          <w:lang w:eastAsia="ko-KR"/>
        </w:rPr>
        <w:t xml:space="preserve"> given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which has the support of (</w:t>
      </w:r>
      <w:r w:rsidR="00AB12DB" w:rsidRPr="00A1530B">
        <w:rPr>
          <w:b/>
          <w:sz w:val="24"/>
          <w:szCs w:val="24"/>
          <w:lang w:eastAsia="ko-KR"/>
        </w:rPr>
        <w:t>a, b</w:t>
      </w:r>
      <w:r w:rsidR="00AB12DB" w:rsidRPr="00A1530B">
        <w:rPr>
          <w:sz w:val="24"/>
          <w:szCs w:val="24"/>
          <w:lang w:eastAsia="ko-KR"/>
        </w:rPr>
        <w:t xml:space="preserve">). </w:t>
      </w:r>
      <w:r w:rsidR="003E0151" w:rsidRPr="00A1530B">
        <w:rPr>
          <w:sz w:val="24"/>
          <w:szCs w:val="24"/>
          <w:lang w:eastAsia="ko-KR"/>
        </w:rPr>
        <w:t>It can be formulated</w:t>
      </w:r>
      <w:r w:rsidR="00DC639C" w:rsidRPr="00A1530B">
        <w:rPr>
          <w:sz w:val="24"/>
          <w:szCs w:val="24"/>
          <w:lang w:eastAsia="ko-KR"/>
        </w:rPr>
        <w:t xml:space="preserve"> as</w:t>
      </w:r>
    </w:p>
    <w:p w14:paraId="51837E7C" w14:textId="77777777" w:rsidR="00952104" w:rsidRPr="00A1530B" w:rsidRDefault="00AB12DB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|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=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I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&lt;L&lt;b</m:t>
            </m:r>
          </m:e>
        </m:d>
      </m:oMath>
      <w:r w:rsidR="005D4549" w:rsidRPr="00A1530B">
        <w:rPr>
          <w:sz w:val="24"/>
          <w:szCs w:val="24"/>
          <w:lang w:eastAsia="ko-KR"/>
        </w:rPr>
        <w:t>.</w:t>
      </w:r>
    </w:p>
    <w:p w14:paraId="3C983D47" w14:textId="77777777" w:rsidR="000A5CC5" w:rsidRPr="00A1530B" w:rsidRDefault="00A8707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If w</w:t>
      </w:r>
      <w:r w:rsidR="000A5CC5" w:rsidRPr="00A1530B">
        <w:rPr>
          <w:sz w:val="24"/>
          <w:szCs w:val="24"/>
          <w:lang w:eastAsia="ko-KR"/>
        </w:rPr>
        <w:t xml:space="preserve">e </w:t>
      </w:r>
      <w:r w:rsidRPr="00A1530B">
        <w:rPr>
          <w:sz w:val="24"/>
          <w:szCs w:val="24"/>
          <w:lang w:eastAsia="ko-KR"/>
        </w:rPr>
        <w:t xml:space="preserve">denote </w:t>
      </w:r>
      <w:r w:rsidR="000A5CC5" w:rsidRPr="00A1530B">
        <w:rPr>
          <w:sz w:val="24"/>
          <w:szCs w:val="24"/>
          <w:lang w:eastAsia="ko-KR"/>
        </w:rPr>
        <w:t xml:space="preserve">the parameters of interest </w:t>
      </w:r>
      <w:proofErr w:type="gramStart"/>
      <w:r w:rsidRPr="00A1530B">
        <w:rPr>
          <w:sz w:val="24"/>
          <w:szCs w:val="24"/>
          <w:lang w:eastAsia="ko-KR"/>
        </w:rPr>
        <w:t xml:space="preserve">as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0A5CC5" w:rsidRPr="00A1530B">
        <w:rPr>
          <w:sz w:val="24"/>
          <w:szCs w:val="24"/>
          <w:lang w:eastAsia="ko-KR"/>
        </w:rPr>
        <w:t>, and the log-likelihood of the complete data will be the sum of log-likelihood</w:t>
      </w:r>
      <w:r w:rsidR="00C45474" w:rsidRPr="00A1530B">
        <w:rPr>
          <w:sz w:val="24"/>
          <w:szCs w:val="24"/>
          <w:lang w:eastAsia="ko-KR"/>
        </w:rPr>
        <w:t>s</w:t>
      </w:r>
      <w:r w:rsidR="000A5CC5" w:rsidRPr="00A1530B">
        <w:rPr>
          <w:sz w:val="24"/>
          <w:szCs w:val="24"/>
          <w:lang w:eastAsia="ko-KR"/>
        </w:rPr>
        <w:t xml:space="preserve"> for each family, as follows,</w:t>
      </w:r>
    </w:p>
    <w:p w14:paraId="3773ABA7" w14:textId="77777777" w:rsidR="000A5CC5" w:rsidRPr="00A1530B" w:rsidRDefault="000A5CC5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,L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π</m:t>
                      </m:r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1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6B8CFDDB" w14:textId="2ED6B0AB" w:rsidR="000A5CC5" w:rsidRPr="00A1530B" w:rsidRDefault="000A5CC5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In the E-step of the EM algorithm, </w:t>
      </w:r>
      <w:r w:rsidR="00DB6D4D" w:rsidRPr="00A1530B">
        <w:rPr>
          <w:sz w:val="24"/>
          <w:szCs w:val="24"/>
          <w:lang w:eastAsia="ko-KR"/>
        </w:rPr>
        <w:t xml:space="preserve">the </w:t>
      </w:r>
      <w:r w:rsidR="00C45474" w:rsidRPr="00A1530B">
        <w:rPr>
          <w:sz w:val="24"/>
          <w:szCs w:val="24"/>
          <w:lang w:eastAsia="ko-KR"/>
        </w:rPr>
        <w:t xml:space="preserve">conditional expectation </w:t>
      </w:r>
      <w:r w:rsidR="00E35356" w:rsidRPr="00A1530B">
        <w:rPr>
          <w:sz w:val="24"/>
          <w:szCs w:val="24"/>
          <w:lang w:eastAsia="ko-KR"/>
        </w:rPr>
        <w:t xml:space="preserve">of </w:t>
      </w:r>
      <w:r w:rsidR="00E35356" w:rsidRPr="00A1530B">
        <w:rPr>
          <w:b/>
          <w:sz w:val="24"/>
          <w:szCs w:val="24"/>
          <w:lang w:eastAsia="ko-KR"/>
        </w:rPr>
        <w:t>L</w:t>
      </w:r>
      <w:r w:rsidR="00E35356" w:rsidRPr="00A1530B">
        <w:rPr>
          <w:sz w:val="24"/>
          <w:szCs w:val="24"/>
          <w:lang w:eastAsia="ko-KR"/>
        </w:rPr>
        <w:t xml:space="preserve"> given </w:t>
      </w:r>
      <w:r w:rsidR="00E35356" w:rsidRPr="00A1530B">
        <w:rPr>
          <w:b/>
          <w:sz w:val="24"/>
          <w:szCs w:val="24"/>
          <w:lang w:eastAsia="ko-KR"/>
        </w:rPr>
        <w:t>Y</w:t>
      </w:r>
      <w:r w:rsidR="00E35356" w:rsidRPr="00A1530B">
        <w:rPr>
          <w:sz w:val="24"/>
          <w:szCs w:val="24"/>
          <w:lang w:eastAsia="ko-KR"/>
        </w:rPr>
        <w:t xml:space="preserve"> was taken </w:t>
      </w:r>
      <w:r w:rsidR="00C45474" w:rsidRPr="00A1530B">
        <w:rPr>
          <w:sz w:val="24"/>
          <w:szCs w:val="24"/>
          <w:lang w:eastAsia="ko-KR"/>
        </w:rPr>
        <w:t xml:space="preserve">to </w:t>
      </w:r>
      <w:proofErr w:type="gramStart"/>
      <w:r w:rsidR="00C45474" w:rsidRPr="00A1530B">
        <w:rPr>
          <w:sz w:val="24"/>
          <w:szCs w:val="24"/>
          <w:lang w:eastAsia="ko-KR"/>
        </w:rPr>
        <w:t xml:space="preserve">the </w:t>
      </w:r>
      <w:proofErr w:type="gramEnd"/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</m:e>
        </m:d>
      </m:oMath>
      <w:r w:rsidR="00DB6D4D" w:rsidRPr="00A1530B">
        <w:rPr>
          <w:sz w:val="24"/>
          <w:szCs w:val="24"/>
          <w:lang w:eastAsia="ko-KR"/>
        </w:rPr>
        <w:t xml:space="preserve">, where the estimates for the parameters of the previous </w:t>
      </w:r>
      <w:r w:rsidR="00976359" w:rsidRPr="00A1530B">
        <w:rPr>
          <w:sz w:val="24"/>
          <w:szCs w:val="24"/>
          <w:lang w:eastAsia="ko-KR"/>
        </w:rPr>
        <w:t xml:space="preserve">iteration </w:t>
      </w:r>
      <w:r w:rsidR="00DB6D4D" w:rsidRPr="00A1530B">
        <w:rPr>
          <w:sz w:val="24"/>
          <w:szCs w:val="24"/>
          <w:lang w:eastAsia="ko-KR"/>
        </w:rPr>
        <w:t>were used.</w:t>
      </w:r>
      <w:r w:rsidR="00976359" w:rsidRPr="00A1530B">
        <w:rPr>
          <w:sz w:val="24"/>
          <w:szCs w:val="24"/>
          <w:lang w:eastAsia="ko-KR"/>
        </w:rPr>
        <w:t xml:space="preserve"> If we assumed that the </w:t>
      </w:r>
      <w:r w:rsidR="00976359" w:rsidRPr="00A1530B">
        <w:rPr>
          <w:i/>
          <w:sz w:val="24"/>
          <w:szCs w:val="24"/>
          <w:lang w:eastAsia="ko-KR"/>
        </w:rPr>
        <w:t>k</w:t>
      </w:r>
      <w:r w:rsidR="00976359" w:rsidRPr="00A1530B">
        <w:rPr>
          <w:sz w:val="24"/>
          <w:szCs w:val="24"/>
          <w:lang w:eastAsia="ko-KR"/>
        </w:rPr>
        <w:t>th iteration has been performed</w:t>
      </w:r>
      <w:r w:rsidR="00AE760B" w:rsidRPr="00A1530B">
        <w:rPr>
          <w:sz w:val="24"/>
          <w:szCs w:val="24"/>
          <w:lang w:eastAsia="ko-KR"/>
        </w:rPr>
        <w:t xml:space="preserve"> and defined the estimates for the parameters at the </w:t>
      </w:r>
      <w:r w:rsidR="00AE760B" w:rsidRPr="00A1530B">
        <w:rPr>
          <w:i/>
          <w:sz w:val="24"/>
          <w:szCs w:val="24"/>
          <w:lang w:eastAsia="ko-KR"/>
        </w:rPr>
        <w:t>k</w:t>
      </w:r>
      <w:r w:rsidR="00AE760B" w:rsidRPr="00A1530B">
        <w:rPr>
          <w:sz w:val="24"/>
          <w:szCs w:val="24"/>
          <w:lang w:eastAsia="ko-KR"/>
        </w:rPr>
        <w:t xml:space="preserve">th iteration </w:t>
      </w:r>
      <w:proofErr w:type="gramStart"/>
      <w:r w:rsidR="00AE760B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</m:d>
          </m:sup>
        </m:sSup>
      </m:oMath>
      <w:r w:rsidR="00976359" w:rsidRPr="00A1530B">
        <w:rPr>
          <w:sz w:val="24"/>
          <w:szCs w:val="24"/>
          <w:lang w:eastAsia="ko-KR"/>
        </w:rPr>
        <w:t xml:space="preserve">, </w:t>
      </w:r>
      <w:r w:rsidR="00AE760B" w:rsidRPr="00A1530B">
        <w:rPr>
          <w:sz w:val="24"/>
          <w:szCs w:val="24"/>
          <w:lang w:eastAsia="ko-KR"/>
        </w:rPr>
        <w:t xml:space="preserve">then </w:t>
      </w:r>
      <w:r w:rsidR="00976359" w:rsidRPr="00A1530B">
        <w:rPr>
          <w:sz w:val="24"/>
          <w:szCs w:val="24"/>
          <w:lang w:eastAsia="ko-KR"/>
        </w:rPr>
        <w:t xml:space="preserve">the conditional expectation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976359" w:rsidRPr="00A1530B">
        <w:rPr>
          <w:sz w:val="24"/>
          <w:szCs w:val="24"/>
          <w:lang w:eastAsia="ko-KR"/>
        </w:rPr>
        <w:t xml:space="preserve"> will be </w:t>
      </w:r>
    </w:p>
    <w:p w14:paraId="1AF3B2BF" w14:textId="535ED1AA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Q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|Y,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 xml:space="preserve">;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Y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121D0A5A" w14:textId="77777777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</w:p>
    <w:p w14:paraId="7F22E4AD" w14:textId="30532A01" w:rsidR="00976359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r>
                <w:rPr>
                  <w:rFonts w:ascii="Cambria Math" w:hAnsi="Cambria Math"/>
                  <w:sz w:val="24"/>
                  <w:szCs w:val="24"/>
                </w:rPr>
                <m:t>2π</m:t>
              </m:r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e>
                      </m:d>
                    </m:sup>
                  </m:sSubSup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-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</m:oMath>
      </m:oMathPara>
    </w:p>
    <w:p w14:paraId="78ABB3B6" w14:textId="2A256492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A</m:t>
            </m:r>
            <m:ctrlPr>
              <w:rPr>
                <w:rFonts w:ascii="Cambria Math" w:hAnsi="Cambria Math"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|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|</m:t>
            </m:r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,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>.</w:t>
      </w:r>
    </w:p>
    <w:p w14:paraId="6E1A387D" w14:textId="77777777" w:rsidR="00492DE3" w:rsidRPr="00A1530B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lastRenderedPageBreak/>
        <w:t xml:space="preserve">In </w:t>
      </w:r>
      <w:r w:rsidR="00276268" w:rsidRPr="00A1530B">
        <w:rPr>
          <w:sz w:val="24"/>
          <w:szCs w:val="24"/>
          <w:lang w:eastAsia="ko-KR"/>
        </w:rPr>
        <w:t>M-</w:t>
      </w:r>
      <w:r w:rsidRPr="00A1530B">
        <w:rPr>
          <w:sz w:val="24"/>
          <w:szCs w:val="24"/>
          <w:lang w:eastAsia="ko-KR"/>
        </w:rPr>
        <w:t xml:space="preserve">step of EM algorithm, we maximiz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with respect to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 θ</m:t>
        </m:r>
      </m:oMath>
      <w:r w:rsidRPr="00A1530B">
        <w:rPr>
          <w:sz w:val="24"/>
          <w:szCs w:val="24"/>
          <w:lang w:eastAsia="ko-KR"/>
        </w:rPr>
        <w:t xml:space="preserve">. Sinc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s </w:t>
      </w:r>
      <w:r w:rsidR="00EC1F4A" w:rsidRPr="00A1530B">
        <w:rPr>
          <w:sz w:val="24"/>
          <w:szCs w:val="24"/>
          <w:lang w:eastAsia="ko-KR"/>
        </w:rPr>
        <w:t xml:space="preserve">the </w:t>
      </w:r>
      <w:r w:rsidRPr="00A1530B">
        <w:rPr>
          <w:sz w:val="24"/>
          <w:szCs w:val="24"/>
          <w:lang w:eastAsia="ko-KR"/>
        </w:rPr>
        <w:t>concave</w:t>
      </w:r>
      <w:r w:rsidR="00EC1F4A" w:rsidRPr="00A1530B">
        <w:rPr>
          <w:sz w:val="24"/>
          <w:szCs w:val="24"/>
          <w:lang w:eastAsia="ko-KR"/>
        </w:rPr>
        <w:t xml:space="preserve"> func</w:t>
      </w:r>
      <w:r w:rsidR="00B44972" w:rsidRPr="00A1530B">
        <w:rPr>
          <w:sz w:val="24"/>
          <w:szCs w:val="24"/>
          <w:lang w:eastAsia="ko-KR"/>
        </w:rPr>
        <w:t>tion</w:t>
      </w:r>
      <w:r w:rsidRPr="00A1530B">
        <w:rPr>
          <w:sz w:val="24"/>
          <w:szCs w:val="24"/>
          <w:lang w:eastAsia="ko-KR"/>
        </w:rPr>
        <w:t xml:space="preserve">, we can find the maximizer by solving the equation that the first derivative of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s equal to </w:t>
      </w:r>
      <w:r w:rsidRPr="00A1530B">
        <w:rPr>
          <w:b/>
          <w:sz w:val="24"/>
          <w:szCs w:val="24"/>
          <w:lang w:eastAsia="ko-KR"/>
        </w:rPr>
        <w:t>0</w:t>
      </w:r>
      <w:r w:rsidRPr="00A1530B">
        <w:rPr>
          <w:sz w:val="24"/>
          <w:szCs w:val="24"/>
          <w:lang w:eastAsia="ko-KR"/>
        </w:rPr>
        <w:t xml:space="preserve">. </w:t>
      </w:r>
      <w:r w:rsidR="00B44972" w:rsidRPr="00A1530B">
        <w:rPr>
          <w:sz w:val="24"/>
          <w:szCs w:val="24"/>
          <w:lang w:eastAsia="ko-KR"/>
        </w:rPr>
        <w:t xml:space="preserve">The </w:t>
      </w:r>
      <w:r w:rsidR="00492DE3" w:rsidRPr="00A1530B">
        <w:rPr>
          <w:sz w:val="24"/>
          <w:szCs w:val="24"/>
          <w:lang w:eastAsia="ko-KR"/>
        </w:rPr>
        <w:t xml:space="preserve">partial derivative with respect to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92DE3" w:rsidRPr="00A1530B">
        <w:rPr>
          <w:b/>
          <w:sz w:val="24"/>
          <w:szCs w:val="24"/>
          <w:lang w:eastAsia="ko-KR"/>
        </w:rPr>
        <w:t xml:space="preserve"> </w:t>
      </w:r>
      <w:r w:rsidR="00492DE3" w:rsidRPr="00A1530B">
        <w:rPr>
          <w:sz w:val="24"/>
          <w:szCs w:val="24"/>
          <w:lang w:eastAsia="ko-KR"/>
        </w:rPr>
        <w:t xml:space="preserve">is </w:t>
      </w:r>
    </w:p>
    <w:p w14:paraId="7EF5F87C" w14:textId="77777777" w:rsidR="00492DE3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∂Q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nary>
        </m:oMath>
      </m:oMathPara>
    </w:p>
    <w:p w14:paraId="3D4AAE99" w14:textId="77777777" w:rsidR="00492DE3" w:rsidRPr="00A1530B" w:rsidRDefault="00492DE3" w:rsidP="00392E86">
      <w:pPr>
        <w:pStyle w:val="para-first"/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,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Pr="00A1530B">
        <w:rPr>
          <w:sz w:val="24"/>
          <w:szCs w:val="24"/>
          <w:lang w:eastAsia="ko-KR"/>
        </w:rPr>
        <w:t xml:space="preserve"> which satisfies </w:t>
      </w:r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β</m:t>
            </m:r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Pr="00A1530B">
        <w:rPr>
          <w:sz w:val="24"/>
          <w:szCs w:val="24"/>
          <w:lang w:eastAsia="ko-KR"/>
        </w:rPr>
        <w:t xml:space="preserve"> will be</w:t>
      </w:r>
    </w:p>
    <w:p w14:paraId="7518FFAA" w14:textId="77777777" w:rsidR="00492DE3" w:rsidRPr="00A1530B" w:rsidRDefault="00566D6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p>
            <m:sSupPr>
              <m:ctrlPr>
                <w:rPr>
                  <w:rFonts w:ascii="Cambria Math" w:hAnsi="Cambria Math"/>
                  <w:b/>
                  <w:sz w:val="24"/>
                  <w:szCs w:val="24"/>
                  <w:lang w:eastAsia="ko-KR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  <m:sup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k</m:t>
                  </m:r>
                </m:e>
              </m:d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h</m:t>
                  </m: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.</m:t>
          </m:r>
        </m:oMath>
      </m:oMathPara>
    </w:p>
    <w:p w14:paraId="5B152606" w14:textId="554A7CF5" w:rsidR="00952104" w:rsidRPr="00A1530B" w:rsidRDefault="00492DE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To emphasize that </w:t>
      </w:r>
      <w:r w:rsidR="00BB798D" w:rsidRPr="00A1530B">
        <w:rPr>
          <w:sz w:val="24"/>
          <w:szCs w:val="24"/>
          <w:lang w:eastAsia="ko-KR"/>
        </w:rPr>
        <w:t xml:space="preserve">the root is the function </w:t>
      </w:r>
      <w:proofErr w:type="gramStart"/>
      <w:r w:rsidR="00BB798D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BB798D" w:rsidRPr="00A1530B">
        <w:rPr>
          <w:sz w:val="24"/>
          <w:szCs w:val="24"/>
          <w:lang w:eastAsia="ko-KR"/>
        </w:rPr>
        <w:t xml:space="preserve">, it was denoted by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="00BB798D" w:rsidRPr="00A1530B">
        <w:rPr>
          <w:sz w:val="24"/>
          <w:szCs w:val="24"/>
          <w:lang w:eastAsia="ko-KR"/>
        </w:rPr>
        <w:t>.</w:t>
      </w:r>
      <w:r w:rsidRPr="00A1530B">
        <w:rPr>
          <w:sz w:val="24"/>
          <w:szCs w:val="24"/>
          <w:lang w:eastAsia="ko-KR"/>
        </w:rPr>
        <w:t xml:space="preserve"> </w:t>
      </w:r>
      <w:r w:rsidR="00997128" w:rsidRPr="00A1530B">
        <w:rPr>
          <w:sz w:val="24"/>
          <w:szCs w:val="24"/>
          <w:lang w:eastAsia="ko-KR"/>
        </w:rPr>
        <w:t xml:space="preserve">Unfortunately, </w:t>
      </w:r>
      <w:r w:rsidR="00F95B3F" w:rsidRPr="00A1530B">
        <w:rPr>
          <w:sz w:val="24"/>
          <w:szCs w:val="24"/>
          <w:lang w:eastAsia="ko-KR"/>
        </w:rPr>
        <w:t xml:space="preserve">there is no closed form of the root </w:t>
      </w:r>
      <w:proofErr w:type="gramStart"/>
      <w:r w:rsidR="00A4447F" w:rsidRPr="00A1530B">
        <w:rPr>
          <w:sz w:val="24"/>
          <w:szCs w:val="24"/>
          <w:lang w:eastAsia="ko-KR"/>
        </w:rPr>
        <w:t>which</w:t>
      </w:r>
      <w:r w:rsidR="00F95B3F" w:rsidRPr="00A1530B">
        <w:rPr>
          <w:sz w:val="24"/>
          <w:szCs w:val="24"/>
          <w:lang w:eastAsia="ko-KR"/>
        </w:rPr>
        <w:t xml:space="preserve"> </w:t>
      </w:r>
      <w:proofErr w:type="gramEnd"/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="00F95B3F" w:rsidRPr="00A1530B">
        <w:rPr>
          <w:sz w:val="24"/>
          <w:szCs w:val="24"/>
          <w:lang w:eastAsia="ko-KR"/>
        </w:rPr>
        <w:t xml:space="preserve">. </w:t>
      </w:r>
      <w:r w:rsidR="00952104" w:rsidRPr="00A1530B">
        <w:rPr>
          <w:sz w:val="24"/>
          <w:szCs w:val="24"/>
          <w:lang w:eastAsia="ko-KR"/>
        </w:rPr>
        <w:t>In this process, we need a numerical algorithm to find root and Newton-Raphson algorithm</w:t>
      </w:r>
      <w:r w:rsidR="00F95B3F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Atkinson&lt;/Author&gt;&lt;Year&gt;2008&lt;/Year&gt;&lt;RecNum&gt;49&lt;/RecNum&gt;&lt;DisplayText&gt;[18]&lt;/DisplayText&gt;&lt;record&gt;&lt;rec-number&gt;49&lt;/rec-number&gt;&lt;foreign-keys&gt;&lt;key app="EN" db-id="ed55p9vfos2fvje0dxm59250sdex2xa9v9xr" timestamp="1541692884"&gt;49&lt;/key&gt;&lt;/foreign-keys&gt;&lt;ref-type name="Book"&gt;6&lt;/ref-type&gt;&lt;contributors&gt;&lt;authors&gt;&lt;author&gt;Atkinson, Kendall E&lt;/author&gt;&lt;/authors&gt;&lt;/contributors&gt;&lt;titles&gt;&lt;title&gt;An introduction to numerical analysis&lt;/title&gt;&lt;/titles&gt;&lt;dates&gt;&lt;year&gt;2008&lt;/year&gt;&lt;/dates&gt;&lt;publisher&gt;John Wiley &amp;amp; Sons&lt;/publisher&gt;&lt;isbn&gt;8126518502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8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952104" w:rsidRPr="00A1530B">
        <w:rPr>
          <w:sz w:val="24"/>
          <w:szCs w:val="24"/>
          <w:lang w:eastAsia="ko-KR"/>
        </w:rPr>
        <w:t xml:space="preserve"> was utilized here. The detailed algorithm is provided in the Appendix</w:t>
      </w:r>
      <w:r w:rsidR="00595EC8" w:rsidRPr="00A1530B">
        <w:rPr>
          <w:sz w:val="24"/>
          <w:szCs w:val="24"/>
          <w:lang w:eastAsia="ko-KR"/>
        </w:rPr>
        <w:t xml:space="preserve"> (A)</w:t>
      </w:r>
      <w:r w:rsidR="00952104" w:rsidRPr="00A1530B">
        <w:rPr>
          <w:sz w:val="24"/>
          <w:szCs w:val="24"/>
          <w:lang w:eastAsia="ko-KR"/>
        </w:rPr>
        <w:t>.</w:t>
      </w:r>
    </w:p>
    <w:p w14:paraId="0D1863D4" w14:textId="1B42FE68" w:rsidR="0061502E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After we obtained the maximizer of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n maximization step, we updated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p>
      </m:oMath>
      <w:r w:rsidR="00F95B3F" w:rsidRPr="00A1530B">
        <w:rPr>
          <w:sz w:val="24"/>
          <w:szCs w:val="24"/>
          <w:lang w:eastAsia="ko-KR"/>
        </w:rPr>
        <w:t xml:space="preserve"> </w:t>
      </w:r>
      <w:r w:rsidR="001161CB" w:rsidRPr="00A1530B">
        <w:rPr>
          <w:sz w:val="24"/>
          <w:szCs w:val="24"/>
          <w:lang w:eastAsia="ko-KR"/>
        </w:rPr>
        <w:t xml:space="preserve">to </w:t>
      </w:r>
      <m:oMath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(k+1)</m:t>
            </m:r>
          </m:sup>
        </m:sSup>
      </m:oMath>
      <w:r w:rsidR="001161CB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>and repeat EM steps until convergence.</w:t>
      </w:r>
      <w:r w:rsidRPr="00A1530B">
        <w:rPr>
          <w:sz w:val="24"/>
          <w:szCs w:val="24"/>
        </w:rPr>
        <w:t xml:space="preserve"> </w:t>
      </w:r>
      <w:r w:rsidR="007C4F3E" w:rsidRPr="00A1530B">
        <w:rPr>
          <w:sz w:val="24"/>
          <w:szCs w:val="24"/>
        </w:rPr>
        <w:t xml:space="preserve">Note tha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="007C4F3E" w:rsidRPr="00A1530B">
        <w:rPr>
          <w:sz w:val="24"/>
          <w:szCs w:val="24"/>
          <w:lang w:eastAsia="ko-KR"/>
        </w:rPr>
        <w:t xml:space="preserve"> is the unbiased estimator </w:t>
      </w:r>
      <w:r w:rsidR="00A855DC" w:rsidRPr="00A1530B">
        <w:rPr>
          <w:sz w:val="24"/>
          <w:szCs w:val="24"/>
          <w:lang w:eastAsia="ko-KR"/>
        </w:rPr>
        <w:t xml:space="preserve">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3E2EDF" w:rsidRPr="00A1530B">
        <w:rPr>
          <w:sz w:val="24"/>
          <w:szCs w:val="24"/>
          <w:lang w:eastAsia="ko-KR"/>
        </w:rPr>
        <w:t xml:space="preserve"> and it can be </w:t>
      </w:r>
      <w:r w:rsidR="00A31AA2" w:rsidRPr="00A1530B">
        <w:rPr>
          <w:sz w:val="24"/>
          <w:szCs w:val="24"/>
          <w:lang w:eastAsia="ko-KR"/>
        </w:rPr>
        <w:t xml:space="preserve">easily </w:t>
      </w:r>
      <w:r w:rsidR="003E2EDF" w:rsidRPr="00A1530B">
        <w:rPr>
          <w:sz w:val="24"/>
          <w:szCs w:val="24"/>
          <w:lang w:eastAsia="ko-KR"/>
        </w:rPr>
        <w:t>proven</w:t>
      </w:r>
      <w:r w:rsidR="00A31AA2" w:rsidRPr="00A1530B">
        <w:rPr>
          <w:sz w:val="24"/>
          <w:szCs w:val="24"/>
          <w:lang w:eastAsia="ko-KR"/>
        </w:rPr>
        <w:t xml:space="preserve"> by using </w:t>
      </w:r>
      <w:r w:rsidR="0061502E">
        <w:rPr>
          <w:rFonts w:hint="eastAsia"/>
          <w:sz w:val="24"/>
          <w:szCs w:val="24"/>
          <w:lang w:eastAsia="ko-KR"/>
        </w:rPr>
        <w:t>the low of total expectation:</w:t>
      </w:r>
    </w:p>
    <w:p w14:paraId="7E5E5584" w14:textId="77777777" w:rsidR="0061502E" w:rsidRDefault="00566D63" w:rsidP="0061502E">
      <w:pPr>
        <w:pStyle w:val="para-first"/>
        <w:spacing w:line="480" w:lineRule="auto"/>
        <w:jc w:val="left"/>
        <w:rPr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(m)</m:t>
                  </m:r>
                </m:sup>
              </m:sSubSup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</m:d>
                    </m:sup>
                  </m:sSup>
                </m:sub>
              </m:sSub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</m:oMath>
      </m:oMathPara>
    </w:p>
    <w:p w14:paraId="5560AB64" w14:textId="42C50325" w:rsidR="00A31AA2" w:rsidRPr="00A1530B" w:rsidRDefault="00670E01" w:rsidP="0061502E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assuming we go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Pr="00A1530B">
        <w:rPr>
          <w:sz w:val="24"/>
          <w:szCs w:val="24"/>
          <w:lang w:eastAsia="ko-KR"/>
        </w:rPr>
        <w:t xml:space="preserve"> after </w:t>
      </w:r>
      <w:r w:rsidRPr="00A1530B">
        <w:rPr>
          <w:i/>
          <w:sz w:val="24"/>
          <w:szCs w:val="24"/>
          <w:lang w:eastAsia="ko-KR"/>
        </w:rPr>
        <w:t>m</w:t>
      </w:r>
      <w:r w:rsidRPr="00A1530B">
        <w:rPr>
          <w:sz w:val="24"/>
          <w:szCs w:val="24"/>
          <w:lang w:eastAsia="ko-KR"/>
        </w:rPr>
        <w:t xml:space="preserve"> iterations</w:t>
      </w:r>
      <w:r w:rsidR="0061502E">
        <w:rPr>
          <w:rFonts w:hint="eastAsia"/>
          <w:sz w:val="24"/>
          <w:szCs w:val="24"/>
          <w:lang w:eastAsia="ko-KR"/>
        </w:rPr>
        <w:t xml:space="preserve"> </w:t>
      </w:r>
      <w:r w:rsidR="00BD195A">
        <w:rPr>
          <w:sz w:val="24"/>
          <w:szCs w:val="24"/>
          <w:lang w:eastAsia="ko-KR"/>
        </w:rPr>
        <w:fldChar w:fldCharType="begin"/>
      </w:r>
      <w:r w:rsidR="00BD195A">
        <w:rPr>
          <w:sz w:val="24"/>
          <w:szCs w:val="24"/>
          <w:lang w:eastAsia="ko-KR"/>
        </w:rPr>
        <w:instrText xml:space="preserve"> ADDIN EN.CITE &lt;EndNote&gt;&lt;Cite&gt;&lt;Author&gt;Weiss&lt;/Author&gt;&lt;Year&gt;2006&lt;/Year&gt;&lt;RecNum&gt;58&lt;/RecNum&gt;&lt;DisplayText&gt;[19]&lt;/DisplayText&gt;&lt;record&gt;&lt;rec-number&gt;58&lt;/rec-number&gt;&lt;foreign-keys&gt;&lt;key app="EN" db-id="ed55p9vfos2fvje0dxm59250sdex2xa9v9xr" timestamp="1541920484"&gt;58&lt;/key&gt;&lt;/foreign-keys&gt;&lt;ref-type name="Book"&gt;6&lt;/ref-type&gt;&lt;contributors&gt;&lt;authors&gt;&lt;author&gt;Weiss, Neil A&lt;/author&gt;&lt;/authors&gt;&lt;/contributors&gt;&lt;titles&gt;&lt;title&gt;A course in probability&lt;/title&gt;&lt;/titles&gt;&lt;dates&gt;&lt;year&gt;2006&lt;/year&gt;&lt;/dates&gt;&lt;publisher&gt;Addison-Wesley&lt;/publisher&gt;&lt;isbn&gt;032118954X&lt;/isbn&gt;&lt;urls&gt;&lt;/urls&gt;&lt;/record&gt;&lt;/Cite&gt;&lt;/EndNote&gt;</w:instrText>
      </w:r>
      <w:r w:rsidR="00BD195A">
        <w:rPr>
          <w:sz w:val="24"/>
          <w:szCs w:val="24"/>
          <w:lang w:eastAsia="ko-KR"/>
        </w:rPr>
        <w:fldChar w:fldCharType="separate"/>
      </w:r>
      <w:r w:rsidR="00BD195A">
        <w:rPr>
          <w:noProof/>
          <w:sz w:val="24"/>
          <w:szCs w:val="24"/>
          <w:lang w:eastAsia="ko-KR"/>
        </w:rPr>
        <w:t>[19]</w:t>
      </w:r>
      <w:r w:rsidR="00BD195A">
        <w:rPr>
          <w:sz w:val="24"/>
          <w:szCs w:val="24"/>
          <w:lang w:eastAsia="ko-KR"/>
        </w:rPr>
        <w:fldChar w:fldCharType="end"/>
      </w:r>
      <w:r w:rsidR="00A31AA2" w:rsidRPr="00A1530B">
        <w:rPr>
          <w:sz w:val="24"/>
          <w:szCs w:val="24"/>
          <w:lang w:eastAsia="ko-KR"/>
        </w:rPr>
        <w:t>.</w:t>
      </w:r>
    </w:p>
    <w:p w14:paraId="789BF4CA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</w:p>
    <w:p w14:paraId="120AE4F1" w14:textId="77777777" w:rsidR="00D31FA1" w:rsidRPr="00A1530B" w:rsidRDefault="00302B4C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proofErr w:type="spellStart"/>
      <w:r w:rsidRPr="00A1530B">
        <w:rPr>
          <w:rFonts w:ascii="Times New Roman" w:hAnsi="Times New Roman"/>
          <w:b/>
          <w:sz w:val="24"/>
          <w:szCs w:val="24"/>
          <w:lang w:eastAsia="ko-KR"/>
        </w:rPr>
        <w:t>Lagrangian</w:t>
      </w:r>
      <w:proofErr w:type="spellEnd"/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Multiplier</w:t>
      </w:r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and </w:t>
      </w:r>
      <w:proofErr w:type="spellStart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Karush</w:t>
      </w:r>
      <w:proofErr w:type="spellEnd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-Kuhn-Tucker Condition</w:t>
      </w:r>
    </w:p>
    <w:p w14:paraId="46FDB942" w14:textId="77777777" w:rsidR="000E63E5" w:rsidRPr="00A1530B" w:rsidRDefault="00310ED9" w:rsidP="00392E86">
      <w:pPr>
        <w:wordWrap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Unlik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the parameter space of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  <w:szCs w:val="24"/>
        </w:rPr>
        <w:t xml:space="preserve"> is restricted t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:0≤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≤1</m:t>
            </m:r>
          </m:e>
        </m:d>
      </m:oMath>
      <w:r w:rsidR="00703F39" w:rsidRPr="00A1530B">
        <w:rPr>
          <w:rFonts w:ascii="Times New Roman" w:hAnsi="Times New Roman" w:cs="Times New Roman"/>
          <w:sz w:val="24"/>
          <w:szCs w:val="24"/>
        </w:rPr>
        <w:t>. Thus,</w:t>
      </w:r>
      <w:r w:rsidR="007B552F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7B552F" w:rsidRPr="00A1530B">
        <w:rPr>
          <w:rFonts w:ascii="Times New Roman" w:hAnsi="Times New Roman" w:cs="Times New Roman"/>
          <w:sz w:val="24"/>
          <w:szCs w:val="24"/>
        </w:rPr>
        <w:t xml:space="preserve"> should be estimated in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sub>
        </m:sSub>
      </m:oMath>
      <w:r w:rsidR="00703F39" w:rsidRPr="00A1530B">
        <w:rPr>
          <w:rFonts w:ascii="Times New Roman" w:hAnsi="Times New Roman" w:cs="Times New Roman"/>
          <w:sz w:val="24"/>
          <w:szCs w:val="24"/>
        </w:rPr>
        <w:t xml:space="preserve"> with t</w:t>
      </w:r>
      <w:r w:rsidR="00401125" w:rsidRPr="00A1530B">
        <w:rPr>
          <w:rFonts w:ascii="Times New Roman" w:hAnsi="Times New Roman" w:cs="Times New Roman"/>
          <w:sz w:val="24"/>
          <w:szCs w:val="24"/>
        </w:rPr>
        <w:t xml:space="preserve">he </w:t>
      </w:r>
      <w:r w:rsidR="00703F39" w:rsidRPr="00A1530B">
        <w:rPr>
          <w:rFonts w:ascii="Times New Roman" w:hAnsi="Times New Roman" w:cs="Times New Roman"/>
          <w:sz w:val="24"/>
          <w:szCs w:val="24"/>
        </w:rPr>
        <w:t xml:space="preserve">following </w:t>
      </w:r>
      <w:r w:rsidR="00401125" w:rsidRPr="00A1530B">
        <w:rPr>
          <w:rFonts w:ascii="Times New Roman" w:hAnsi="Times New Roman" w:cs="Times New Roman"/>
          <w:sz w:val="24"/>
          <w:szCs w:val="24"/>
        </w:rPr>
        <w:t xml:space="preserve">objective function at the </w:t>
      </w:r>
      <w:r w:rsidR="00401125" w:rsidRPr="00A1530B">
        <w:rPr>
          <w:rFonts w:ascii="Times New Roman" w:hAnsi="Times New Roman" w:cs="Times New Roman"/>
          <w:i/>
          <w:sz w:val="24"/>
          <w:szCs w:val="24"/>
        </w:rPr>
        <w:t>k</w:t>
      </w:r>
      <w:r w:rsidR="00703F39" w:rsidRPr="00A1530B">
        <w:rPr>
          <w:rFonts w:ascii="Times New Roman" w:hAnsi="Times New Roman" w:cs="Times New Roman"/>
          <w:sz w:val="24"/>
          <w:szCs w:val="24"/>
        </w:rPr>
        <w:t>th iteration</w:t>
      </w:r>
    </w:p>
    <w:p w14:paraId="0EB8EC4D" w14:textId="77777777" w:rsidR="000E63E5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func>
          <m:func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e>
              <m:lim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lim>
            </m:limLow>
          </m:fName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e>
        </m:func>
      </m:oMath>
      <w:r w:rsidR="000E63E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E63E5" w:rsidRPr="00A1530B">
        <w:rPr>
          <w:rFonts w:ascii="Times New Roman" w:hAnsi="Times New Roman" w:cs="Times New Roman"/>
          <w:sz w:val="24"/>
          <w:szCs w:val="24"/>
        </w:rPr>
        <w:t>subject</w:t>
      </w:r>
      <w:proofErr w:type="gramEnd"/>
      <w:r w:rsidR="000E63E5" w:rsidRPr="00A1530B">
        <w:rPr>
          <w:rFonts w:ascii="Times New Roman" w:hAnsi="Times New Roman" w:cs="Times New Roman"/>
          <w:sz w:val="24"/>
          <w:szCs w:val="24"/>
        </w:rPr>
        <w:t xml:space="preserve"> to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401125" w:rsidRPr="00A1530B">
        <w:rPr>
          <w:rFonts w:ascii="Times New Roman" w:hAnsi="Times New Roman" w:cs="Times New Roman"/>
          <w:sz w:val="24"/>
          <w:szCs w:val="24"/>
        </w:rPr>
        <w:t>.</w:t>
      </w:r>
    </w:p>
    <w:p w14:paraId="674DF8D9" w14:textId="67E08EA5" w:rsidR="000E63E5" w:rsidRPr="00A1530B" w:rsidRDefault="00703F39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We can optimize the above objective function 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via the </w:t>
      </w:r>
      <w:r w:rsidR="00562CCE" w:rsidRPr="00A1530B">
        <w:rPr>
          <w:rFonts w:ascii="Times New Roman" w:hAnsi="Times New Roman" w:cs="Times New Roman"/>
          <w:sz w:val="24"/>
          <w:szCs w:val="24"/>
        </w:rPr>
        <w:t xml:space="preserve">method of 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Lagrange multiplier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BD19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tsekas&lt;/Author&gt;&lt;Year&gt;2014&lt;/Year&gt;&lt;RecNum&gt;50&lt;/RecNum&gt;&lt;DisplayText&gt;[20]&lt;/DisplayText&gt;&lt;record&gt;&lt;rec-number&gt;50&lt;/rec-number&gt;&lt;foreign-keys&gt;&lt;key app="EN" db-id="ed55p9vfos2fvje0dxm59250sdex2xa9v9xr" timestamp="1541692886"&gt;50&lt;/key&gt;&lt;/foreign-keys&gt;&lt;ref-type name="Book"&gt;6&lt;/ref-type&gt;&lt;contributors&gt;&lt;authors&gt;&lt;author&gt;Bertsekas, Dimitri P&lt;/author&gt;&lt;/authors&gt;&lt;/contributors&gt;&lt;titles&gt;&lt;title&gt;Constrained optimization and Lagrange multiplier methods&lt;/title&gt;&lt;/titles&gt;&lt;dates&gt;&lt;year&gt;2014&lt;/year&gt;&lt;/dates&gt;&lt;publisher&gt;Academic press&lt;/publisher&gt;&lt;isbn&gt;148326047X&lt;/isbn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BD195A">
        <w:rPr>
          <w:rFonts w:ascii="Times New Roman" w:hAnsi="Times New Roman" w:cs="Times New Roman"/>
          <w:noProof/>
          <w:sz w:val="24"/>
          <w:szCs w:val="24"/>
        </w:rPr>
        <w:t>[20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 under the </w:t>
      </w:r>
      <w:proofErr w:type="spellStart"/>
      <w:r w:rsidR="00302B4C" w:rsidRPr="00A1530B">
        <w:rPr>
          <w:rFonts w:ascii="Times New Roman" w:hAnsi="Times New Roman" w:cs="Times New Roman"/>
          <w:sz w:val="24"/>
          <w:szCs w:val="24"/>
        </w:rPr>
        <w:t>Karush</w:t>
      </w:r>
      <w:proofErr w:type="spellEnd"/>
      <w:r w:rsidR="00302B4C" w:rsidRPr="00A1530B">
        <w:rPr>
          <w:rFonts w:ascii="Times New Roman" w:hAnsi="Times New Roman" w:cs="Times New Roman"/>
          <w:sz w:val="24"/>
          <w:szCs w:val="24"/>
        </w:rPr>
        <w:t xml:space="preserve">-Kuhn-Trucker (KKT) conditions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BD19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hn&lt;/Author&gt;&lt;Year&gt;2014&lt;/Year&gt;&lt;RecNum&gt;51&lt;/RecNum&gt;&lt;DisplayText&gt;[21]&lt;/DisplayText&gt;&lt;record&gt;&lt;rec-number&gt;51&lt;/rec-number&gt;&lt;foreign-keys&gt;&lt;key app="EN" db-id="ed55p9vfos2fvje0dxm59250sdex2xa9v9xr" timestamp="1541692889"&gt;51&lt;/key&gt;&lt;/foreign-keys&gt;&lt;ref-type name="Book Section"&gt;5&lt;/ref-type&gt;&lt;contributors&gt;&lt;authors&gt;&lt;author&gt;Kuhn, Harold W&lt;/author&gt;&lt;author&gt;Tucker, Albert W&lt;/author&gt;&lt;/authors&gt;&lt;/contributors&gt;&lt;titles&gt;&lt;title&gt;Nonlinear programming&lt;/title&gt;&lt;secondary-title&gt;Traces and emergence of nonlinear programming&lt;/secondary-title&gt;&lt;/titles&gt;&lt;pages&gt;247-258&lt;/pages&gt;&lt;dates&gt;&lt;year&gt;2014&lt;/year&gt;&lt;/dates&gt;&lt;publisher&gt;Springer&lt;/publisher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BD195A">
        <w:rPr>
          <w:rFonts w:ascii="Times New Roman" w:hAnsi="Times New Roman" w:cs="Times New Roman"/>
          <w:noProof/>
          <w:sz w:val="24"/>
          <w:szCs w:val="24"/>
        </w:rPr>
        <w:t>[21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>.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8147B6" w:rsidRPr="00A1530B">
        <w:rPr>
          <w:rFonts w:ascii="Times New Roman" w:hAnsi="Times New Roman" w:cs="Times New Roman"/>
          <w:sz w:val="24"/>
          <w:szCs w:val="24"/>
        </w:rPr>
        <w:t>Changing the constraint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-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F2EE3" w:rsidRPr="00A1530B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-1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>, the Lagrangian</w:t>
      </w:r>
      <w:r w:rsidR="00C34646" w:rsidRPr="00A1530B">
        <w:rPr>
          <w:rFonts w:ascii="Times New Roman" w:hAnsi="Times New Roman" w:cs="Times New Roman"/>
          <w:sz w:val="24"/>
          <w:szCs w:val="24"/>
        </w:rPr>
        <w:t>,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,λ</m:t>
            </m:r>
            <m:r>
              <w:rPr>
                <w:rFonts w:ascii="Cambria Math" w:hAnsi="Cambria Math" w:cs="Times New Roman"/>
                <w:sz w:val="24"/>
                <w:szCs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C34646" w:rsidRPr="00A1530B">
        <w:rPr>
          <w:rFonts w:ascii="Times New Roman" w:hAnsi="Times New Roman" w:cs="Times New Roman"/>
          <w:sz w:val="24"/>
          <w:szCs w:val="24"/>
        </w:rPr>
        <w:t>,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is denoted by </w:t>
      </w:r>
    </w:p>
    <w:p w14:paraId="3550837C" w14:textId="77777777" w:rsidR="009B33BF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Q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*</m:t>
              </m:r>
            </m:sup>
          </m:sSup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,λ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=Q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e>
          </m:d>
        </m:oMath>
      </m:oMathPara>
    </w:p>
    <w:p w14:paraId="6CD1000A" w14:textId="77777777" w:rsidR="000E63E5" w:rsidRPr="00A1530B" w:rsidRDefault="000E63E5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wher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="005B6F76" w:rsidRPr="00A1530B">
        <w:rPr>
          <w:rFonts w:ascii="Times New Roman" w:hAnsi="Times New Roman" w:cs="Times New Roman"/>
          <w:sz w:val="24"/>
          <w:szCs w:val="24"/>
        </w:rPr>
        <w:t>. W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e can find the solution that maximizes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8147B6" w:rsidRPr="00A1530B">
        <w:rPr>
          <w:rFonts w:ascii="Times New Roman" w:hAnsi="Times New Roman" w:cs="Times New Roman"/>
          <w:sz w:val="24"/>
          <w:szCs w:val="24"/>
        </w:rPr>
        <w:t>subject to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by find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θ</m:t>
        </m:r>
      </m:oMath>
      <w:r w:rsidR="00D00EAB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satisfying the following three conditions</w:t>
      </w:r>
      <w:r w:rsidR="008E1B3B" w:rsidRPr="00A1530B">
        <w:rPr>
          <w:rFonts w:ascii="Times New Roman" w:hAnsi="Times New Roman" w:cs="Times New Roman"/>
          <w:sz w:val="24"/>
          <w:szCs w:val="24"/>
        </w:rPr>
        <w:t xml:space="preserve"> known as KKT conditions</w:t>
      </w:r>
      <w:r w:rsidR="00D00EAB" w:rsidRPr="00A1530B">
        <w:rPr>
          <w:rFonts w:ascii="Times New Roman" w:hAnsi="Times New Roman" w:cs="Times New Roman"/>
          <w:sz w:val="24"/>
          <w:szCs w:val="24"/>
        </w:rPr>
        <w:t>.</w:t>
      </w:r>
      <w:r w:rsidR="00F47104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The first KKT condition known as </w:t>
      </w:r>
      <w:r w:rsidR="00AC05E3" w:rsidRPr="00A1530B">
        <w:rPr>
          <w:rFonts w:ascii="Times New Roman" w:hAnsi="Times New Roman" w:cs="Times New Roman"/>
          <w:i/>
          <w:sz w:val="24"/>
          <w:szCs w:val="24"/>
        </w:rPr>
        <w:t>Stationarity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 is</w:t>
      </w:r>
    </w:p>
    <w:p w14:paraId="28FB713A" w14:textId="77777777" w:rsidR="00AC05E3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,λ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*</m:t>
                  </m:r>
                </m:sup>
              </m:sSup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0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51337FA2" w14:textId="77777777" w:rsidR="004224BF" w:rsidRPr="00A1530B" w:rsidRDefault="004224BF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does not depend on the constraint,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</m:sup>
            </m:s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,λ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Pr="00A1530B">
        <w:rPr>
          <w:rFonts w:ascii="Times New Roman" w:hAnsi="Times New Roman" w:cs="Times New Roman"/>
          <w:sz w:val="24"/>
          <w:szCs w:val="24"/>
        </w:rPr>
        <w:t xml:space="preserve"> is identical </w:t>
      </w: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Pr="00A1530B">
        <w:rPr>
          <w:rFonts w:ascii="Times New Roman" w:hAnsi="Times New Roman" w:cs="Times New Roman"/>
          <w:sz w:val="24"/>
          <w:szCs w:val="24"/>
        </w:rPr>
        <w:t xml:space="preserve">, providing </w:t>
      </w:r>
      <w:r w:rsidR="00AB589F" w:rsidRPr="00A1530B">
        <w:rPr>
          <w:rFonts w:ascii="Times New Roman" w:hAnsi="Times New Roman" w:cs="Times New Roman"/>
          <w:sz w:val="24"/>
          <w:szCs w:val="24"/>
        </w:rPr>
        <w:t xml:space="preserve">that 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. Replac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B36789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B36789" w:rsidRPr="00A1530B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, </w:t>
      </w:r>
      <w:r w:rsidR="00F208C2" w:rsidRPr="00A1530B">
        <w:rPr>
          <w:rFonts w:ascii="Times New Roman" w:hAnsi="Times New Roman" w:cs="Times New Roman"/>
          <w:sz w:val="24"/>
          <w:szCs w:val="24"/>
        </w:rPr>
        <w:t xml:space="preserve">we get </w:t>
      </w:r>
    </w:p>
    <w:p w14:paraId="3FB44138" w14:textId="77777777" w:rsidR="004224BF" w:rsidRPr="00A1530B" w:rsidRDefault="00566D63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,λ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,</m:t>
          </m:r>
        </m:oMath>
      </m:oMathPara>
    </w:p>
    <w:p w14:paraId="0136D33F" w14:textId="77777777" w:rsidR="00235F40" w:rsidRPr="00A1530B" w:rsidRDefault="00235F40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  <w:szCs w:val="24"/>
        </w:rPr>
        <w:t xml:space="preserve"> it is equivalence to </w:t>
      </w:r>
    </w:p>
    <w:p w14:paraId="2F52B975" w14:textId="77777777" w:rsidR="00235F40" w:rsidRPr="00A1530B" w:rsidRDefault="00566D63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13A17F5F" w14:textId="77777777" w:rsidR="00241C1C" w:rsidRPr="00A1530B" w:rsidRDefault="00063FA1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>Note that t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he left hand side is the function </w:t>
      </w:r>
      <w:proofErr w:type="gramStart"/>
      <w:r w:rsidR="00235F40" w:rsidRPr="00A1530B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*</m:t>
            </m:r>
          </m:sup>
        </m:sSup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denoted by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*</m:t>
                </m:r>
              </m:sup>
            </m:sSup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r w:rsidR="00235F40" w:rsidRPr="00A1530B">
        <w:rPr>
          <w:rFonts w:ascii="Times New Roman" w:hAnsi="Times New Roman" w:cs="Times New Roman"/>
          <w:sz w:val="24"/>
          <w:szCs w:val="24"/>
        </w:rPr>
        <w:t>second condition which is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 called as </w:t>
      </w:r>
      <w:r w:rsidR="00241C1C" w:rsidRPr="00A1530B">
        <w:rPr>
          <w:rFonts w:ascii="Times New Roman" w:hAnsi="Times New Roman" w:cs="Times New Roman"/>
          <w:i/>
          <w:sz w:val="24"/>
          <w:szCs w:val="24"/>
        </w:rPr>
        <w:t>Complementary slackness</w:t>
      </w:r>
      <w:r w:rsidR="00241C1C" w:rsidRPr="00A1530B">
        <w:rPr>
          <w:rFonts w:ascii="Times New Roman" w:hAnsi="Times New Roman" w:cs="Times New Roman"/>
          <w:sz w:val="24"/>
          <w:szCs w:val="24"/>
        </w:rPr>
        <w:t xml:space="preserve"> i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241C1C"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="00241C1C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and is equivalent to </w:t>
      </w:r>
    </w:p>
    <w:p w14:paraId="35A01187" w14:textId="77777777" w:rsidR="00235F40" w:rsidRPr="00A1530B" w:rsidRDefault="00566D63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d>
          <m:dPr>
            <m:begChr m:val="{"/>
            <m:endChr m:val="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=0 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or 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=0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=0 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or 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e>
              </m:mr>
            </m:m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>.</w:t>
      </w:r>
    </w:p>
    <w:p w14:paraId="58CD381A" w14:textId="77777777" w:rsidR="00E42505" w:rsidRPr="00A1530B" w:rsidRDefault="00235F40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cannot be satisfied simultaneously,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 will b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0,0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0,0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or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1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. Of them,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0,0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1</m:t>
            </m:r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are related to the last condition, </w:t>
      </w:r>
      <w:r w:rsidRPr="00A1530B">
        <w:rPr>
          <w:rFonts w:ascii="Times New Roman" w:hAnsi="Times New Roman" w:cs="Times New Roman"/>
          <w:i/>
          <w:sz w:val="24"/>
          <w:szCs w:val="24"/>
        </w:rPr>
        <w:t>Dual feasibility</w:t>
      </w:r>
      <w:r w:rsidRPr="00A1530B">
        <w:rPr>
          <w:rFonts w:ascii="Times New Roman" w:hAnsi="Times New Roman" w:cs="Times New Roman"/>
          <w:sz w:val="24"/>
          <w:szCs w:val="24"/>
        </w:rPr>
        <w:t xml:space="preserve">, which i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≥0</m:t>
        </m:r>
      </m:oMath>
      <w:r w:rsidR="00E32E35"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="00E32E35" w:rsidRPr="00A1530B">
        <w:rPr>
          <w:rFonts w:ascii="Times New Roman" w:hAnsi="Times New Roman" w:cs="Times New Roman"/>
          <w:sz w:val="24"/>
          <w:szCs w:val="24"/>
        </w:rPr>
        <w:t xml:space="preserve">for </w:t>
      </w:r>
      <w:proofErr w:type="gramEnd"/>
      <m:oMath>
        <m:r>
          <w:rPr>
            <w:rFonts w:ascii="Cambria Math" w:hAnsi="Cambria Math" w:cs="Times New Roman"/>
            <w:sz w:val="24"/>
            <w:szCs w:val="24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,2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. If we assum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42505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, t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-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positive if the assumptions are met by the </w:t>
      </w:r>
      <w:r w:rsidR="00E42505" w:rsidRPr="00A1530B">
        <w:rPr>
          <w:rFonts w:ascii="Times New Roman" w:hAnsi="Times New Roman" w:cs="Times New Roman"/>
          <w:i/>
          <w:sz w:val="24"/>
          <w:szCs w:val="24"/>
        </w:rPr>
        <w:t xml:space="preserve">Dual feasibility </w:t>
      </w:r>
      <w:r w:rsidR="00E42505" w:rsidRPr="00A1530B">
        <w:rPr>
          <w:rFonts w:ascii="Times New Roman" w:hAnsi="Times New Roman" w:cs="Times New Roman"/>
          <w:sz w:val="24"/>
          <w:szCs w:val="24"/>
        </w:rPr>
        <w:t xml:space="preserve">condition. Similarly, w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re assumed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negative if the assumptions are satisfied. If none of them are me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E42505" w:rsidRPr="00A1530B">
        <w:rPr>
          <w:rFonts w:ascii="Times New Roman" w:hAnsi="Times New Roman" w:cs="Times New Roman"/>
          <w:sz w:val="24"/>
          <w:szCs w:val="24"/>
        </w:rPr>
        <w:lastRenderedPageBreak/>
        <w:t xml:space="preserve">are automatically zero, and </w:t>
      </w:r>
      <w:r w:rsidR="00D17971" w:rsidRPr="00A1530B">
        <w:rPr>
          <w:rFonts w:ascii="Times New Roman" w:hAnsi="Times New Roman" w:cs="Times New Roman"/>
          <w:sz w:val="24"/>
          <w:szCs w:val="24"/>
        </w:rPr>
        <w:t xml:space="preserve">the problem becomes the optimization with no restrictions o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D17971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16733C" w:rsidRPr="00A1530B">
        <w:rPr>
          <w:rFonts w:ascii="Times New Roman" w:hAnsi="Times New Roman" w:cs="Times New Roman"/>
          <w:sz w:val="24"/>
          <w:szCs w:val="24"/>
        </w:rPr>
        <w:t xml:space="preserve">since </w:t>
      </w:r>
      <w:r w:rsidR="00E42505" w:rsidRPr="00A1530B">
        <w:rPr>
          <w:rFonts w:ascii="Times New Roman" w:hAnsi="Times New Roman" w:cs="Times New Roman"/>
          <w:sz w:val="24"/>
          <w:szCs w:val="24"/>
        </w:rPr>
        <w:t>the constraints have no meaning.</w:t>
      </w:r>
      <w:r w:rsidR="0016733C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350A69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r w:rsidR="0016733C" w:rsidRPr="00A1530B">
        <w:rPr>
          <w:rFonts w:ascii="Times New Roman" w:hAnsi="Times New Roman" w:cs="Times New Roman"/>
          <w:sz w:val="24"/>
          <w:szCs w:val="24"/>
        </w:rPr>
        <w:t>concept is illustrated in Figure 1.</w:t>
      </w:r>
    </w:p>
    <w:p w14:paraId="13036930" w14:textId="77777777" w:rsidR="0041288E" w:rsidRPr="00A1530B" w:rsidRDefault="0041288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5C9073B4" w14:textId="13F66813" w:rsidR="007040AB" w:rsidRPr="00A1530B" w:rsidRDefault="008B3A62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Estimates </w:t>
      </w:r>
      <w:r w:rsidR="000479C6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of Parameters Adjusted 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for</w:t>
      </w:r>
      <w:r w:rsidR="007040AB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A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scertainment Bias</w:t>
      </w:r>
    </w:p>
    <w:p w14:paraId="4BE51CB9" w14:textId="6888F83F" w:rsidR="00B14CA4" w:rsidRPr="00A1530B" w:rsidRDefault="00B14CA4" w:rsidP="00DA49E5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e notation, we added superscripts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N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for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and non-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respectively 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in ord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to distinguish them.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If we assume there are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in family </w:t>
      </w:r>
      <w:proofErr w:type="spellStart"/>
      <w:r w:rsidR="001C036F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, then liabilities, covariates, phenotypes and bounds for </w:t>
      </w:r>
      <w:r w:rsidR="00D94534" w:rsidRPr="00A1530B">
        <w:rPr>
          <w:rFonts w:ascii="Times New Roman" w:hAnsi="Times New Roman"/>
          <w:sz w:val="24"/>
          <w:szCs w:val="24"/>
          <w:lang w:eastAsia="ko-KR"/>
        </w:rPr>
        <w:t xml:space="preserve">a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liability for 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591980" w:rsidRPr="00A1530B">
        <w:rPr>
          <w:rFonts w:ascii="Times New Roman" w:hAnsi="Times New Roman"/>
          <w:sz w:val="24"/>
          <w:szCs w:val="24"/>
          <w:lang w:eastAsia="ko-KR"/>
        </w:rPr>
        <w:t xml:space="preserve">in family </w:t>
      </w:r>
      <w:proofErr w:type="spellStart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 xml:space="preserve">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are denoted by</w:t>
      </w:r>
    </w:p>
    <w:p w14:paraId="72FAFBA4" w14:textId="77777777" w:rsidR="00E24049" w:rsidRPr="00A1530B" w:rsidRDefault="00566D63" w:rsidP="001C036F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  <w:r w:rsidR="001C036F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C036F" w:rsidRPr="00A1530B">
        <w:rPr>
          <w:sz w:val="24"/>
          <w:szCs w:val="24"/>
          <w:lang w:eastAsia="ko-KR"/>
        </w:rPr>
        <w:t>and</w:t>
      </w:r>
      <w:proofErr w:type="gramEnd"/>
      <w:r w:rsidR="001C036F" w:rsidRPr="00A1530B">
        <w:rPr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</w:p>
    <w:p w14:paraId="78365C9D" w14:textId="6D15B42A" w:rsidR="001C036F" w:rsidRPr="00A1530B" w:rsidRDefault="00E24049" w:rsidP="00E24049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respectively</w:t>
      </w:r>
      <w:proofErr w:type="gramEnd"/>
      <w:r w:rsidR="001C036F" w:rsidRPr="00A1530B">
        <w:rPr>
          <w:sz w:val="24"/>
          <w:szCs w:val="24"/>
          <w:lang w:eastAsia="ko-KR"/>
        </w:rPr>
        <w:t>.</w:t>
      </w:r>
      <w:r w:rsidRPr="00A1530B">
        <w:rPr>
          <w:sz w:val="24"/>
          <w:szCs w:val="24"/>
          <w:lang w:eastAsia="ko-KR"/>
        </w:rPr>
        <w:t xml:space="preserve"> </w:t>
      </w:r>
      <w:r w:rsidR="001C036F" w:rsidRPr="00A1530B">
        <w:rPr>
          <w:sz w:val="24"/>
          <w:szCs w:val="24"/>
          <w:lang w:eastAsia="ko-KR"/>
        </w:rPr>
        <w:t xml:space="preserve">Assuming that there is a </w:t>
      </w:r>
      <w:proofErr w:type="spellStart"/>
      <w:r w:rsidR="001C036F" w:rsidRPr="00A1530B">
        <w:rPr>
          <w:sz w:val="24"/>
          <w:szCs w:val="24"/>
          <w:lang w:eastAsia="ko-KR"/>
        </w:rPr>
        <w:t>proband</w:t>
      </w:r>
      <w:proofErr w:type="spellEnd"/>
      <w:r w:rsidR="001C036F" w:rsidRPr="00A1530B">
        <w:rPr>
          <w:sz w:val="24"/>
          <w:szCs w:val="24"/>
          <w:lang w:eastAsia="ko-KR"/>
        </w:rPr>
        <w:t xml:space="preserve"> in each family, </w:t>
      </w:r>
      <w:r w:rsidR="00D94534" w:rsidRPr="00A1530B">
        <w:rPr>
          <w:sz w:val="24"/>
          <w:szCs w:val="24"/>
          <w:lang w:eastAsia="ko-KR"/>
        </w:rPr>
        <w:t xml:space="preserve">a liability, covariates, a phenotype and bounds for a liability for </w:t>
      </w:r>
      <w:proofErr w:type="spellStart"/>
      <w:r w:rsidR="00D94534" w:rsidRPr="00A1530B">
        <w:rPr>
          <w:sz w:val="24"/>
          <w:szCs w:val="24"/>
          <w:lang w:eastAsia="ko-KR"/>
        </w:rPr>
        <w:t>proband</w:t>
      </w:r>
      <w:proofErr w:type="spellEnd"/>
      <w:r w:rsidR="00D94534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in family </w:t>
      </w:r>
      <w:proofErr w:type="spellStart"/>
      <w:r w:rsidRPr="00A1530B">
        <w:rPr>
          <w:i/>
          <w:sz w:val="24"/>
          <w:szCs w:val="24"/>
          <w:lang w:eastAsia="ko-KR"/>
        </w:rPr>
        <w:t>i</w:t>
      </w:r>
      <w:proofErr w:type="spellEnd"/>
      <w:r w:rsidRPr="00A1530B">
        <w:rPr>
          <w:sz w:val="24"/>
          <w:szCs w:val="24"/>
          <w:lang w:eastAsia="ko-KR"/>
        </w:rPr>
        <w:t xml:space="preserve"> are</w:t>
      </w:r>
      <w:r w:rsidR="001C036F" w:rsidRPr="00A1530B">
        <w:rPr>
          <w:sz w:val="24"/>
          <w:szCs w:val="24"/>
          <w:lang w:eastAsia="ko-KR"/>
        </w:rPr>
        <w:t xml:space="preserve"> defined as</w:t>
      </w:r>
      <w:r w:rsidR="00D94534" w:rsidRPr="00A1530B">
        <w:rPr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591980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>,</w:t>
      </w:r>
      <w:r w:rsidRPr="00A1530B">
        <w:rPr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b/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Pr="00A1530B">
        <w:rPr>
          <w:sz w:val="24"/>
          <w:szCs w:val="24"/>
          <w:lang w:eastAsia="ko-KR"/>
        </w:rPr>
        <w:t xml:space="preserve">, respectively. </w:t>
      </w:r>
      <w:r w:rsidR="00EB4BD5" w:rsidRPr="00A1530B">
        <w:rPr>
          <w:sz w:val="24"/>
          <w:szCs w:val="24"/>
          <w:lang w:eastAsia="ko-KR"/>
        </w:rPr>
        <w:t>Finally</w:t>
      </w:r>
      <w:r w:rsidR="000D4F91" w:rsidRPr="00A1530B">
        <w:rPr>
          <w:sz w:val="24"/>
          <w:szCs w:val="24"/>
          <w:lang w:eastAsia="ko-KR"/>
        </w:rPr>
        <w:t xml:space="preserve">, the liabilities for </w:t>
      </w:r>
      <w:proofErr w:type="spellStart"/>
      <w:r w:rsidR="000D4F91" w:rsidRPr="00A1530B">
        <w:rPr>
          <w:sz w:val="24"/>
          <w:szCs w:val="24"/>
          <w:lang w:eastAsia="ko-KR"/>
        </w:rPr>
        <w:t>proband</w:t>
      </w:r>
      <w:proofErr w:type="spellEnd"/>
      <w:r w:rsidR="000D4F91" w:rsidRPr="00A1530B">
        <w:rPr>
          <w:sz w:val="24"/>
          <w:szCs w:val="24"/>
          <w:lang w:eastAsia="ko-KR"/>
        </w:rPr>
        <w:t>,</w:t>
      </w:r>
      <w:r w:rsidR="00EB4BD5" w:rsidRPr="00A1530B">
        <w:rPr>
          <w:sz w:val="24"/>
          <w:szCs w:val="24"/>
          <w:lang w:eastAsia="ko-KR"/>
        </w:rPr>
        <w:t xml:space="preserve"> non-</w:t>
      </w:r>
      <w:proofErr w:type="spellStart"/>
      <w:r w:rsidR="00EB4BD5" w:rsidRPr="00A1530B">
        <w:rPr>
          <w:sz w:val="24"/>
          <w:szCs w:val="24"/>
          <w:lang w:eastAsia="ko-KR"/>
        </w:rPr>
        <w:t>proband</w:t>
      </w:r>
      <w:proofErr w:type="spellEnd"/>
      <w:r w:rsidR="00EB4BD5" w:rsidRPr="00A1530B">
        <w:rPr>
          <w:sz w:val="24"/>
          <w:szCs w:val="24"/>
          <w:lang w:eastAsia="ko-KR"/>
        </w:rPr>
        <w:t xml:space="preserve"> </w:t>
      </w:r>
      <w:r w:rsidR="00736440" w:rsidRPr="00A1530B">
        <w:rPr>
          <w:sz w:val="24"/>
          <w:szCs w:val="24"/>
          <w:lang w:eastAsia="ko-KR"/>
        </w:rPr>
        <w:t>and all subjects across entire</w:t>
      </w:r>
      <w:r w:rsidR="00EB4BD5" w:rsidRPr="00A1530B">
        <w:rPr>
          <w:sz w:val="24"/>
          <w:szCs w:val="24"/>
          <w:lang w:eastAsia="ko-KR"/>
        </w:rPr>
        <w:t xml:space="preserve"> families are defined as</w:t>
      </w:r>
    </w:p>
    <w:p w14:paraId="73937150" w14:textId="4A769C3B" w:rsidR="00EB4BD5" w:rsidRPr="00A1530B" w:rsidRDefault="00566D63" w:rsidP="00EB4BD5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</m:oMath>
      <w:r w:rsidR="00EB4BD5" w:rsidRPr="00A1530B">
        <w:rPr>
          <w:sz w:val="24"/>
          <w:szCs w:val="24"/>
          <w:lang w:eastAsia="ko-KR"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 xml:space="preserve"> </w:t>
      </w:r>
      <w:proofErr w:type="gramStart"/>
      <w:r w:rsidR="00736440" w:rsidRPr="00A1530B">
        <w:rPr>
          <w:sz w:val="24"/>
          <w:szCs w:val="24"/>
          <w:lang w:eastAsia="ko-KR"/>
        </w:rPr>
        <w:t xml:space="preserve">and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</m:e>
              </m:mr>
              <m:mr>
                <m:e/>
              </m:m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>,</w:t>
      </w:r>
    </w:p>
    <w:p w14:paraId="466C81E5" w14:textId="7E16BCD1" w:rsidR="00EB4BD5" w:rsidRPr="00A1530B" w:rsidRDefault="00EB4BD5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 other </w:t>
      </w:r>
      <w:r w:rsidR="003C2CCA" w:rsidRPr="00A1530B">
        <w:rPr>
          <w:sz w:val="24"/>
          <w:szCs w:val="24"/>
          <w:lang w:eastAsia="ko-KR"/>
        </w:rPr>
        <w:t>variables</w:t>
      </w:r>
      <w:r w:rsidRPr="00A1530B">
        <w:rPr>
          <w:sz w:val="24"/>
          <w:szCs w:val="24"/>
          <w:lang w:eastAsia="ko-KR"/>
        </w:rPr>
        <w:t xml:space="preserve"> are</w:t>
      </w:r>
      <w:r w:rsidR="009979F8" w:rsidRPr="00A1530B">
        <w:rPr>
          <w:sz w:val="24"/>
          <w:szCs w:val="24"/>
          <w:lang w:eastAsia="ko-KR"/>
        </w:rPr>
        <w:t xml:space="preserve"> also</w:t>
      </w:r>
      <w:r w:rsidRPr="00A1530B">
        <w:rPr>
          <w:sz w:val="24"/>
          <w:szCs w:val="24"/>
          <w:lang w:eastAsia="ko-KR"/>
        </w:rPr>
        <w:t xml:space="preserve"> defined in the same way.</w:t>
      </w:r>
    </w:p>
    <w:p w14:paraId="3BB24CE2" w14:textId="49DF512D" w:rsidR="003D43F2" w:rsidRPr="00A1530B" w:rsidRDefault="003D43F2" w:rsidP="00DA49E5">
      <w:pPr>
        <w:pStyle w:val="para-first"/>
        <w:tabs>
          <w:tab w:val="center" w:pos="4513"/>
          <w:tab w:val="right" w:pos="9026"/>
        </w:tabs>
        <w:spacing w:line="480" w:lineRule="auto"/>
        <w:ind w:firstLine="720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The likelihood is conditioned on the phenotype</w:t>
      </w:r>
      <w:r w:rsidR="00AE760B" w:rsidRPr="00A1530B">
        <w:rPr>
          <w:sz w:val="24"/>
          <w:szCs w:val="24"/>
          <w:lang w:eastAsia="ko-KR"/>
        </w:rPr>
        <w:t>s</w:t>
      </w:r>
      <w:r w:rsidRPr="00A1530B">
        <w:rPr>
          <w:sz w:val="24"/>
          <w:szCs w:val="24"/>
          <w:lang w:eastAsia="ko-KR"/>
        </w:rPr>
        <w:t xml:space="preserve"> of </w:t>
      </w:r>
      <w:proofErr w:type="spellStart"/>
      <w:r w:rsidRPr="00A1530B">
        <w:rPr>
          <w:sz w:val="24"/>
          <w:szCs w:val="24"/>
          <w:lang w:eastAsia="ko-KR"/>
        </w:rPr>
        <w:t>proband</w:t>
      </w:r>
      <w:r w:rsidR="00AE760B" w:rsidRPr="00A1530B">
        <w:rPr>
          <w:sz w:val="24"/>
          <w:szCs w:val="24"/>
          <w:lang w:eastAsia="ko-KR"/>
        </w:rPr>
        <w:t>s</w:t>
      </w:r>
      <w:proofErr w:type="spellEnd"/>
      <w:r w:rsidRPr="00A1530B">
        <w:rPr>
          <w:sz w:val="24"/>
          <w:szCs w:val="24"/>
          <w:lang w:eastAsia="ko-KR"/>
        </w:rPr>
        <w:t xml:space="preserve"> as follows,</w:t>
      </w:r>
    </w:p>
    <w:p w14:paraId="4C1CF716" w14:textId="0A286F94" w:rsidR="003D43F2" w:rsidRPr="00A1530B" w:rsidRDefault="003D43F2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N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;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;θ</m:t>
                  </m:r>
                </m:e>
              </m:d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;θ</m:t>
                  </m:r>
                </m:e>
              </m:d>
            </m:den>
          </m:f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</m:oMath>
      </m:oMathPara>
    </w:p>
    <w:p w14:paraId="10818BBE" w14:textId="6D48078F" w:rsidR="00191F8F" w:rsidRPr="00A1530B" w:rsidRDefault="00AE760B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="00CA5A61" w:rsidRPr="00A1530B">
        <w:rPr>
          <w:sz w:val="24"/>
          <w:szCs w:val="24"/>
          <w:lang w:eastAsia="ko-KR"/>
        </w:rPr>
        <w:t xml:space="preserve"> the log-</w:t>
      </w:r>
      <w:r w:rsidR="00451176" w:rsidRPr="00A1530B">
        <w:rPr>
          <w:sz w:val="24"/>
          <w:szCs w:val="24"/>
          <w:lang w:eastAsia="ko-KR"/>
        </w:rPr>
        <w:t>likelihood</w:t>
      </w:r>
      <w:r w:rsidR="00CA5A61" w:rsidRPr="00A1530B">
        <w:rPr>
          <w:sz w:val="24"/>
          <w:szCs w:val="24"/>
          <w:lang w:eastAsia="ko-KR"/>
        </w:rPr>
        <w:t xml:space="preserve"> will be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7F1214" w:rsidRPr="00A1530B">
        <w:rPr>
          <w:sz w:val="24"/>
          <w:szCs w:val="24"/>
          <w:lang w:eastAsia="ko-KR"/>
        </w:rPr>
        <w:t>.</w:t>
      </w:r>
      <w:r w:rsidR="00451176" w:rsidRPr="00A1530B">
        <w:rPr>
          <w:sz w:val="24"/>
          <w:szCs w:val="24"/>
          <w:lang w:eastAsia="ko-KR"/>
        </w:rPr>
        <w:t xml:space="preserve"> </w:t>
      </w:r>
      <w:r w:rsidR="007F1214" w:rsidRPr="00A1530B">
        <w:rPr>
          <w:sz w:val="24"/>
          <w:szCs w:val="24"/>
          <w:lang w:eastAsia="ko-KR"/>
        </w:rPr>
        <w:t>T</w:t>
      </w:r>
      <w:r w:rsidR="00451176" w:rsidRPr="00A1530B">
        <w:rPr>
          <w:sz w:val="24"/>
          <w:szCs w:val="24"/>
          <w:lang w:eastAsia="ko-KR"/>
        </w:rPr>
        <w:t xml:space="preserve">he objective function of the EM algorithm is a global lower bound for the log-likelihood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BD195A">
        <w:rPr>
          <w:sz w:val="24"/>
          <w:szCs w:val="24"/>
          <w:lang w:eastAsia="ko-KR"/>
        </w:rPr>
        <w:instrText xml:space="preserve"> ADDIN EN.CITE &lt;EndNote&gt;&lt;Cite&gt;&lt;Author&gt;Neal&lt;/Author&gt;&lt;Year&gt;1998&lt;/Year&gt;&lt;RecNum&gt;45&lt;/RecNum&gt;&lt;DisplayText&gt;[22]&lt;/DisplayText&gt;&lt;record&gt;&lt;rec-number&gt;45&lt;/rec-number&gt;&lt;foreign-keys&gt;&lt;key app="EN" db-id="ed55p9vfos2fvje0dxm59250sdex2xa9v9xr" timestamp="1541692873"&gt;45&lt;/key&gt;&lt;/foreign-keys&gt;&lt;ref-type name="Book Section"&gt;5&lt;/ref-type&gt;&lt;contributors&gt;&lt;authors&gt;&lt;author&gt;Neal, Radford M&lt;/author&gt;&lt;author&gt;Hinton, Geoffrey E&lt;/author&gt;&lt;/authors&gt;&lt;/contributors&gt;&lt;titles&gt;&lt;title&gt;A view of the EM algorithm that justifies incremental, sparse, and other variants&lt;/title&gt;&lt;secondary-title&gt;Learning in graphical models&lt;/secondary-title&gt;&lt;/titles&gt;&lt;pages&gt;355-368&lt;/pages&gt;&lt;dates&gt;&lt;year&gt;1998&lt;/year&gt;&lt;/dates&gt;&lt;publisher&gt;Springer&lt;/publisher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BD195A">
        <w:rPr>
          <w:noProof/>
          <w:sz w:val="24"/>
          <w:szCs w:val="24"/>
          <w:lang w:eastAsia="ko-KR"/>
        </w:rPr>
        <w:t>[22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7F1214" w:rsidRPr="00A1530B">
        <w:rPr>
          <w:sz w:val="24"/>
          <w:szCs w:val="24"/>
          <w:lang w:eastAsia="ko-KR"/>
        </w:rPr>
        <w:t xml:space="preserve"> and it can be obtained </w:t>
      </w:r>
      <w:r w:rsidR="00846502" w:rsidRPr="00A1530B">
        <w:rPr>
          <w:sz w:val="24"/>
          <w:szCs w:val="24"/>
          <w:lang w:eastAsia="ko-KR"/>
        </w:rPr>
        <w:t xml:space="preserve">by using the low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</m:oMath>
      <w:r w:rsidR="00846502" w:rsidRPr="00A1530B">
        <w:rPr>
          <w:sz w:val="24"/>
          <w:szCs w:val="24"/>
          <w:lang w:eastAsia="ko-KR"/>
        </w:rPr>
        <w:t xml:space="preserve"> and 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FC681B" w:rsidRPr="00A1530B">
        <w:rPr>
          <w:sz w:val="24"/>
          <w:szCs w:val="24"/>
          <w:lang w:eastAsia="ko-KR"/>
        </w:rPr>
        <w:t xml:space="preserve"> given by their relationship</w:t>
      </w:r>
      <w:r w:rsidR="00191F8F" w:rsidRPr="00A1530B">
        <w:rPr>
          <w:sz w:val="24"/>
          <w:szCs w:val="24"/>
          <w:lang w:eastAsia="ko-KR"/>
        </w:rPr>
        <w:t>,</w:t>
      </w:r>
    </w:p>
    <w:p w14:paraId="5C8B8459" w14:textId="50F6859B" w:rsidR="00547129" w:rsidRPr="00A1530B" w:rsidRDefault="00566D63" w:rsidP="00547129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sz w:val="24"/>
          <w:szCs w:val="24"/>
          <w:lang w:eastAsia="ko-KR"/>
        </w:rPr>
      </w:pP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f</m:t>
            </m:r>
            <m:d>
              <m:dPr>
                <m:ctrl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N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|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θ</m:t>
                </m:r>
              </m:e>
            </m:d>
          </m:e>
        </m:func>
        <m:r>
          <w:rPr>
            <w:rFonts w:ascii="Cambria Math" w:hAnsi="Cambria Math"/>
            <w:sz w:val="24"/>
            <w:szCs w:val="24"/>
            <w:lang w:eastAsia="ko-KR"/>
          </w:rPr>
          <m:t xml:space="preserve">≥ 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547129" w:rsidRPr="00A1530B">
        <w:rPr>
          <w:sz w:val="24"/>
          <w:szCs w:val="24"/>
          <w:lang w:eastAsia="ko-KR"/>
        </w:rPr>
        <w:t>.</w:t>
      </w:r>
    </w:p>
    <w:p w14:paraId="018072EE" w14:textId="11207144" w:rsidR="003D43F2" w:rsidRPr="00A1530B" w:rsidRDefault="00C44B2C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lastRenderedPageBreak/>
        <w:t xml:space="preserve">At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0F5956" w:rsidRPr="00A1530B">
        <w:rPr>
          <w:sz w:val="24"/>
          <w:szCs w:val="24"/>
          <w:lang w:eastAsia="ko-KR"/>
        </w:rPr>
        <w:t>,</w:t>
      </w:r>
      <w:r w:rsidR="00D04539" w:rsidRPr="00A1530B">
        <w:rPr>
          <w:sz w:val="24"/>
          <w:szCs w:val="24"/>
          <w:lang w:eastAsia="ko-KR"/>
        </w:rPr>
        <w:t xml:space="preserve"> we can achieve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04539" w:rsidRPr="00A1530B">
        <w:rPr>
          <w:sz w:val="24"/>
          <w:szCs w:val="24"/>
          <w:lang w:eastAsia="ko-KR"/>
        </w:rPr>
        <w:t xml:space="preserve"> by considering the EM algorithm for the joint log-likelihood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</m:oMath>
      <w:r w:rsidR="00FC681B" w:rsidRPr="00A1530B">
        <w:rPr>
          <w:sz w:val="24"/>
          <w:szCs w:val="24"/>
          <w:lang w:eastAsia="ko-KR"/>
        </w:rPr>
        <w:t>. That is,</w:t>
      </w:r>
    </w:p>
    <w:p w14:paraId="59FA0911" w14:textId="1D5A43D2" w:rsidR="004E1BBA" w:rsidRPr="00A1530B" w:rsidRDefault="004E1BBA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H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|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d>
        </m:oMath>
      </m:oMathPara>
    </w:p>
    <w:p w14:paraId="5B7F77C5" w14:textId="0B2F1BAD" w:rsidR="00D04539" w:rsidRPr="00A1530B" w:rsidRDefault="00D04539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Pr="00A1530B">
        <w:rPr>
          <w:sz w:val="24"/>
          <w:szCs w:val="24"/>
          <w:lang w:eastAsia="ko-KR"/>
        </w:rPr>
        <w:t xml:space="preserve"> is the entropy. </w:t>
      </w:r>
      <w:r w:rsidR="00DE4AC8" w:rsidRPr="00A1530B">
        <w:rPr>
          <w:sz w:val="24"/>
          <w:szCs w:val="24"/>
          <w:lang w:eastAsia="ko-KR"/>
        </w:rPr>
        <w:t xml:space="preserve">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E4AC8" w:rsidRPr="00A1530B">
        <w:rPr>
          <w:sz w:val="24"/>
          <w:szCs w:val="24"/>
          <w:lang w:eastAsia="ko-KR"/>
        </w:rPr>
        <w:t xml:space="preserve"> 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DE4AC8" w:rsidRPr="00A1530B">
        <w:rPr>
          <w:sz w:val="24"/>
          <w:szCs w:val="24"/>
          <w:lang w:eastAsia="ko-KR"/>
        </w:rPr>
        <w:t xml:space="preserve"> can be defined </w:t>
      </w:r>
      <w:r w:rsidR="00F6362B" w:rsidRPr="00A1530B">
        <w:rPr>
          <w:sz w:val="24"/>
          <w:szCs w:val="24"/>
          <w:lang w:eastAsia="ko-KR"/>
        </w:rPr>
        <w:t xml:space="preserve">as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w:rPr>
            <w:rFonts w:ascii="Cambria Math" w:hAnsi="Cambria Math"/>
            <w:sz w:val="24"/>
            <w:szCs w:val="24"/>
            <w:lang w:eastAsia="ko-KR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constant</m:t>
        </m:r>
      </m:oMath>
      <w:r w:rsidR="00BC1C82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4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BC1C82" w:rsidRPr="00A1530B">
        <w:rPr>
          <w:sz w:val="24"/>
          <w:szCs w:val="24"/>
          <w:lang w:eastAsia="ko-KR"/>
        </w:rPr>
        <w:t xml:space="preserve">. </w:t>
      </w:r>
      <w:r w:rsidR="00E9459A" w:rsidRPr="00A1530B">
        <w:rPr>
          <w:sz w:val="24"/>
          <w:szCs w:val="24"/>
          <w:lang w:eastAsia="ko-KR"/>
        </w:rPr>
        <w:t xml:space="preserve">Therefore, the global lower bound of the log-likelihood </w:t>
      </w:r>
      <w:r w:rsidR="00DA49E5" w:rsidRPr="00A1530B">
        <w:rPr>
          <w:sz w:val="24"/>
          <w:szCs w:val="24"/>
          <w:lang w:eastAsia="ko-KR"/>
        </w:rPr>
        <w:t xml:space="preserve">is </w:t>
      </w:r>
      <w:r w:rsidR="00E9459A" w:rsidRPr="00A1530B">
        <w:rPr>
          <w:sz w:val="24"/>
          <w:szCs w:val="24"/>
          <w:lang w:eastAsia="ko-KR"/>
        </w:rPr>
        <w:t xml:space="preserve">achieved by </w:t>
      </w:r>
    </w:p>
    <w:p w14:paraId="4435153C" w14:textId="7303F598" w:rsidR="00E9459A" w:rsidRPr="00A1530B" w:rsidRDefault="002528D9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G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constant</m:t>
          </m:r>
        </m:oMath>
      </m:oMathPara>
    </w:p>
    <w:p w14:paraId="63E92266" w14:textId="423F0960" w:rsidR="006D54B1" w:rsidRPr="00A1530B" w:rsidRDefault="002528D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at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7E2439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870045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Since </w:t>
      </w:r>
      <w:proofErr w:type="spellStart"/>
      <w:r w:rsidR="00DA49E5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 are independent each other, the log-likelihood</w:t>
      </w:r>
      <w:r w:rsidR="00227D73" w:rsidRPr="00A1530B">
        <w:rPr>
          <w:rFonts w:ascii="Times New Roman" w:hAnsi="Times New Roman"/>
          <w:sz w:val="24"/>
          <w:szCs w:val="24"/>
          <w:lang w:eastAsia="ko-KR"/>
        </w:rPr>
        <w:t xml:space="preserve"> for </w:t>
      </w:r>
      <w:proofErr w:type="spellStart"/>
      <w:r w:rsidR="00227D73"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227D73" w:rsidRPr="00A1530B">
        <w:rPr>
          <w:rFonts w:ascii="Times New Roman" w:hAnsi="Times New Roman"/>
          <w:sz w:val="24"/>
          <w:szCs w:val="24"/>
          <w:lang w:eastAsia="ko-KR"/>
        </w:rPr>
        <w:t xml:space="preserve"> is simply given by </w:t>
      </w:r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the sum of log-likelihoods for Bernoulli distribution with the mea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E37F9D" w:rsidRPr="00A1530B">
        <w:rPr>
          <w:rFonts w:ascii="Times New Roman" w:hAnsi="Times New Roman"/>
          <w:sz w:val="24"/>
          <w:szCs w:val="24"/>
          <w:lang w:eastAsia="ko-KR"/>
        </w:rPr>
        <w:t xml:space="preserve"> which is the function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 for each family:</w:t>
      </w:r>
    </w:p>
    <w:p w14:paraId="701F87A2" w14:textId="7FC25CE5" w:rsidR="008145B2" w:rsidRPr="00A1530B" w:rsidRDefault="00DA49E5" w:rsidP="008145B2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</m:e>
            </m:d>
          </m:e>
        </m:nary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e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  <w:lang w:eastAsia="ko-K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i</m:t>
                                </m:r>
                              </m:sub>
                            </m:sSub>
                          </m:sup>
                        </m:s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 xml:space="preserve"> </m:t>
                        </m:r>
                      </m:e>
                    </m:d>
                  </m:e>
                </m:func>
              </m:e>
            </m:d>
          </m:e>
        </m:nary>
      </m:oMath>
      <w:r w:rsidR="008145B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Start"/>
      <w:r w:rsidR="00CD4D67"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α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den>
            </m:f>
          </m:e>
        </m:func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73C45C9F" w14:textId="7B617119" w:rsidR="006D54B1" w:rsidRPr="00A1530B" w:rsidRDefault="006D54B1" w:rsidP="008145B2">
      <w:pPr>
        <w:pStyle w:val="corrs-au"/>
        <w:spacing w:before="0" w:line="480" w:lineRule="auto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Based on the liability threshold model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 is formulated as the function of the cumulative distribution function of the standard normal</w:t>
      </w: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Φ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Pr="00A1530B">
        <w:rPr>
          <w:rFonts w:ascii="Times New Roman" w:hAnsi="Times New Roman"/>
          <w:sz w:val="24"/>
          <w:szCs w:val="24"/>
          <w:lang w:eastAsia="ko-KR"/>
        </w:rPr>
        <w:t>, as follows,</w:t>
      </w:r>
    </w:p>
    <w:p w14:paraId="5DA792B5" w14:textId="6CF7F451" w:rsidR="006D54B1" w:rsidRPr="00A1530B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μ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1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c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1-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Φ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c-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bSup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7EB6CF7A" w14:textId="49606B98" w:rsidR="007E2439" w:rsidRPr="00A1530B" w:rsidRDefault="007E243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maximum likelihood estimates for parameters are obtained by iteratively maximizing the objective function with respect to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ntil convergence. </w:t>
      </w:r>
      <w:r w:rsidR="00EE5727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 detailed algorithm for </w:t>
      </w:r>
      <w:r w:rsidR="00EE5727" w:rsidRPr="00A1530B">
        <w:rPr>
          <w:rFonts w:ascii="Times New Roman" w:hAnsi="Times New Roman"/>
          <w:sz w:val="24"/>
          <w:szCs w:val="24"/>
          <w:lang w:eastAsia="ko-KR"/>
        </w:rPr>
        <w:t>maximization is provided in Appendix (B).</w:t>
      </w:r>
    </w:p>
    <w:p w14:paraId="7A66814F" w14:textId="77777777" w:rsidR="007040AB" w:rsidRPr="00A1530B" w:rsidRDefault="007040AB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04E7074B" w14:textId="77777777" w:rsidR="003E1C98" w:rsidRPr="00A1530B" w:rsidRDefault="00666CD5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Conditional </w:t>
      </w:r>
      <w:r w:rsidR="00DF168D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Expected 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Score Tests</w:t>
      </w:r>
    </w:p>
    <w:p w14:paraId="2E0F8C35" w14:textId="45DE9410" w:rsidR="00666CD5" w:rsidRPr="00A1530B" w:rsidRDefault="00392E86" w:rsidP="00392E8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Since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1A4197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 are the parameters on the liability scale, statistical significance of the estimators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cannot be </w:t>
      </w:r>
      <w:r w:rsidR="00687658" w:rsidRPr="00A1530B">
        <w:rPr>
          <w:rFonts w:ascii="Times New Roman" w:hAnsi="Times New Roman"/>
          <w:sz w:val="24"/>
          <w:szCs w:val="24"/>
          <w:lang w:eastAsia="ko-KR"/>
        </w:rPr>
        <w:t xml:space="preserve">directly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>tested with the score test based on the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observed data, </w:t>
      </w:r>
      <w:r w:rsidR="007D543A" w:rsidRPr="00A1530B">
        <w:rPr>
          <w:rFonts w:ascii="Times New Roman" w:hAnsi="Times New Roman"/>
          <w:b/>
          <w:sz w:val="24"/>
          <w:szCs w:val="24"/>
          <w:lang w:eastAsia="ko-KR"/>
        </w:rPr>
        <w:t>Y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74067" w:rsidRPr="00A1530B">
        <w:rPr>
          <w:rFonts w:ascii="Times New Roman" w:hAnsi="Times New Roman"/>
          <w:sz w:val="24"/>
          <w:szCs w:val="24"/>
          <w:lang w:eastAsia="ko-KR"/>
        </w:rPr>
        <w:t>Alternatively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, the score based on </w:t>
      </w:r>
      <w:r w:rsidR="009E27DC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Y 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>can be derived u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sing the fact that the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Fisher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score based on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incomplete data is equal to the 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 xml:space="preserve">conditional 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>expectation of the score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 based on the 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lastRenderedPageBreak/>
        <w:t>complete data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>given</w:t>
      </w:r>
      <w:r w:rsidR="007D543A" w:rsidRPr="00A1530B">
        <w:rPr>
          <w:rFonts w:ascii="Times New Roman" w:hAnsi="Times New Roman"/>
          <w:sz w:val="24"/>
          <w:szCs w:val="24"/>
          <w:lang w:eastAsia="ko-KR"/>
        </w:rPr>
        <w:t xml:space="preserve"> the</w:t>
      </w:r>
      <w:r w:rsidR="0015354B" w:rsidRPr="00A1530B">
        <w:rPr>
          <w:rFonts w:ascii="Times New Roman" w:hAnsi="Times New Roman"/>
          <w:sz w:val="24"/>
          <w:szCs w:val="24"/>
          <w:lang w:eastAsia="ko-KR"/>
        </w:rPr>
        <w:t xml:space="preserve"> observed data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BD195A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Fisher&lt;/Author&gt;&lt;Year&gt;1925&lt;/Year&gt;&lt;RecNum&gt;52&lt;/RecNum&gt;&lt;DisplayText&gt;[13, 23]&lt;/DisplayText&gt;&lt;record&gt;&lt;rec-number&gt;52&lt;/rec-number&gt;&lt;foreign-keys&gt;&lt;key app="EN" db-id="ed55p9vfos2fvje0dxm59250sdex2xa9v9xr" timestamp="1541692892"&gt;52&lt;/key&gt;&lt;/foreign-keys&gt;&lt;ref-type name="Conference Proceedings"&gt;10&lt;/ref-type&gt;&lt;contributors&gt;&lt;authors&gt;&lt;author&gt;Fisher, Ronald Aylmer&lt;/author&gt;&lt;/authors&gt;&lt;/contributors&gt;&lt;titles&gt;&lt;title&gt;Theory of statistical estimation&lt;/title&gt;&lt;secondary-title&gt;Mathematical Proceedings of the Cambridge Philosophical Society&lt;/secondary-title&gt;&lt;/titles&gt;&lt;pages&gt;700-725&lt;/pages&gt;&lt;volume&gt;22&lt;/volume&gt;&lt;number&gt;5&lt;/number&gt;&lt;dates&gt;&lt;year&gt;1925&lt;/year&gt;&lt;/dates&gt;&lt;publisher&gt;Cambridge University Press&lt;/publisher&gt;&lt;isbn&gt;1469-8064&lt;/isbn&gt;&lt;urls&gt;&lt;/urls&gt;&lt;/record&gt;&lt;/Cite&gt;&lt;Cite&gt;&lt;Author&gt;Dempster&lt;/Author&gt;&lt;Year&gt;1977&lt;/Year&gt;&lt;RecNum&gt;39&lt;/RecNum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BD195A">
        <w:rPr>
          <w:rFonts w:ascii="Times New Roman" w:hAnsi="Times New Roman"/>
          <w:noProof/>
          <w:sz w:val="24"/>
          <w:szCs w:val="24"/>
          <w:lang w:eastAsia="ko-KR"/>
        </w:rPr>
        <w:t>[13, 2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A93625" w:rsidRPr="00A1530B">
        <w:rPr>
          <w:rFonts w:ascii="Times New Roman" w:hAnsi="Times New Roman"/>
          <w:sz w:val="24"/>
          <w:szCs w:val="24"/>
          <w:lang w:eastAsia="ko-KR"/>
        </w:rPr>
        <w:t xml:space="preserve"> which </w:t>
      </w:r>
      <w:r w:rsidR="009E27DC" w:rsidRPr="00A1530B">
        <w:rPr>
          <w:rFonts w:ascii="Times New Roman" w:hAnsi="Times New Roman"/>
          <w:sz w:val="24"/>
          <w:szCs w:val="24"/>
          <w:lang w:eastAsia="ko-KR"/>
        </w:rPr>
        <w:t xml:space="preserve">can be formulated </w:t>
      </w:r>
      <w:r w:rsidR="0058410C" w:rsidRPr="00A1530B">
        <w:rPr>
          <w:rFonts w:ascii="Times New Roman" w:hAnsi="Times New Roman"/>
          <w:sz w:val="24"/>
          <w:szCs w:val="24"/>
          <w:lang w:eastAsia="ko-KR"/>
        </w:rPr>
        <w:t xml:space="preserve">in our cases </w:t>
      </w:r>
      <w:r w:rsidR="009E27DC" w:rsidRPr="00A1530B">
        <w:rPr>
          <w:rFonts w:ascii="Times New Roman" w:hAnsi="Times New Roman"/>
          <w:sz w:val="24"/>
          <w:szCs w:val="24"/>
          <w:lang w:eastAsia="ko-KR"/>
        </w:rPr>
        <w:t>as follows,</w:t>
      </w:r>
    </w:p>
    <w:p w14:paraId="25829D6E" w14:textId="77777777" w:rsidR="009E27DC" w:rsidRPr="00A1530B" w:rsidRDefault="00566D63" w:rsidP="009E27D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l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 xml:space="preserve">;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,L</m:t>
                      </m:r>
                    </m:e>
                  </m:d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den>
              </m:f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1EDE4613" w14:textId="177C30CE" w:rsidR="00494B56" w:rsidRPr="00A1530B" w:rsidRDefault="00F72791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score test 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>with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the above statistics is also called Conditional Expected Score Test (CEST) in that it takes the conditional expectation to the score based on the complete data</w:t>
      </w:r>
      <w:r w:rsidR="003C640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BD195A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Finkelstein&lt;/Author&gt;&lt;Year&gt;2010&lt;/Year&gt;&lt;RecNum&gt;53&lt;/RecNum&gt;&lt;DisplayText&gt;[24]&lt;/DisplayText&gt;&lt;record&gt;&lt;rec-number&gt;53&lt;/rec-number&gt;&lt;foreign-keys&gt;&lt;key app="EN" db-id="ed55p9vfos2fvje0dxm59250sdex2xa9v9xr" timestamp="1541692895"&gt;53&lt;/key&gt;&lt;/foreign-keys&gt;&lt;ref-type name="Journal Article"&gt;17&lt;/ref-type&gt;&lt;contributors&gt;&lt;authors&gt;&lt;author&gt;Finkelstein, Dianne M&lt;/author&gt;&lt;author&gt;Wang, Rui&lt;/author&gt;&lt;author&gt;Ficociello, Linda H&lt;/author&gt;&lt;author&gt;Schoenfeld, David A&lt;/author&gt;&lt;/authors&gt;&lt;/contributors&gt;&lt;titles&gt;&lt;title&gt;A score test for association of a longitudinal marker and an event with missing data&lt;/title&gt;&lt;secondary-title&gt;Biometrics&lt;/secondary-title&gt;&lt;/titles&gt;&lt;periodical&gt;&lt;full-title&gt;Biometrics&lt;/full-title&gt;&lt;/periodical&gt;&lt;pages&gt;726-732&lt;/pages&gt;&lt;volume&gt;66&lt;/volume&gt;&lt;number&gt;3&lt;/number&gt;&lt;dates&gt;&lt;year&gt;2010&lt;/year&gt;&lt;/dates&gt;&lt;isbn&gt;0006-341X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BD195A">
        <w:rPr>
          <w:rFonts w:ascii="Times New Roman" w:hAnsi="Times New Roman"/>
          <w:noProof/>
          <w:sz w:val="24"/>
          <w:szCs w:val="24"/>
          <w:lang w:eastAsia="ko-KR"/>
        </w:rPr>
        <w:t>[24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 xml:space="preserve">For simplicity, we assumed 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that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the prevalence is correctly specified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 and samples are randomly selected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50331AD2" w14:textId="67913296" w:rsidR="003B65D3" w:rsidRPr="00A1530B" w:rsidRDefault="002506C2" w:rsidP="00494B5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6E145B" w:rsidRPr="00A1530B">
        <w:rPr>
          <w:rFonts w:ascii="Times New Roman" w:hAnsi="Times New Roman"/>
          <w:sz w:val="24"/>
          <w:szCs w:val="24"/>
          <w:lang w:eastAsia="ko-KR"/>
        </w:rPr>
        <w:t xml:space="preserve">conditional expected </w:t>
      </w:r>
      <w:r w:rsidRPr="00A1530B">
        <w:rPr>
          <w:rFonts w:ascii="Times New Roman" w:hAnsi="Times New Roman"/>
          <w:sz w:val="24"/>
          <w:szCs w:val="24"/>
          <w:lang w:eastAsia="ko-KR"/>
        </w:rPr>
        <w:t>score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(CES)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 xml:space="preserve">based on the complete data for family </w:t>
      </w:r>
      <w:proofErr w:type="spellStart"/>
      <w:r w:rsidR="00494B56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6B7B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94B56" w:rsidRPr="00A1530B">
        <w:rPr>
          <w:rFonts w:ascii="Times New Roman" w:hAnsi="Times New Roman"/>
          <w:sz w:val="24"/>
          <w:szCs w:val="24"/>
          <w:lang w:eastAsia="ko-KR"/>
        </w:rPr>
        <w:t>is</w:t>
      </w:r>
    </w:p>
    <w:p w14:paraId="5398D4E9" w14:textId="3FD66230" w:rsidR="00AD3CBC" w:rsidRPr="00A1530B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Σ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1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Φ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e>
                        </m:d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C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  <w:lang w:eastAsia="ko-KR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C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β</m:t>
                        </m:r>
                      </m:e>
                    </m:d>
                  </m:e>
                </m:mr>
              </m:m>
            </m:e>
          </m:d>
        </m:oMath>
      </m:oMathPara>
    </w:p>
    <w:p w14:paraId="27B07980" w14:textId="66B8ECA4" w:rsidR="002B3F05" w:rsidRDefault="006E145B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|Y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|Y</m:t>
            </m:r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 and</w:t>
      </w:r>
      <w:r w:rsidR="007312A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C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bSup>
              <m:sSubSup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den>
        </m:f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Note that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are also the function </w:t>
      </w:r>
      <w:proofErr w:type="gramStart"/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5681D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="00C94108" w:rsidRPr="00A1530B">
        <w:rPr>
          <w:rFonts w:ascii="Times New Roman" w:hAnsi="Times New Roman"/>
          <w:sz w:val="24"/>
          <w:szCs w:val="24"/>
          <w:lang w:eastAsia="ko-KR"/>
        </w:rPr>
        <w:t xml:space="preserve">he 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>CES</w:t>
      </w:r>
      <w:r w:rsidR="00C94108" w:rsidRPr="00A1530B">
        <w:rPr>
          <w:rFonts w:ascii="Times New Roman" w:hAnsi="Times New Roman"/>
          <w:sz w:val="24"/>
          <w:szCs w:val="24"/>
          <w:lang w:eastAsia="ko-KR"/>
        </w:rPr>
        <w:t xml:space="preserve"> statistics</w:t>
      </w:r>
      <w:r w:rsidR="009B399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74A6D" w:rsidRPr="00A1530B">
        <w:rPr>
          <w:rFonts w:ascii="Times New Roman" w:hAnsi="Times New Roman"/>
          <w:sz w:val="24"/>
          <w:szCs w:val="24"/>
          <w:lang w:eastAsia="ko-KR"/>
        </w:rPr>
        <w:t xml:space="preserve">can be </w:t>
      </w:r>
      <w:r w:rsidR="005C55A4" w:rsidRPr="00A1530B">
        <w:rPr>
          <w:rFonts w:ascii="Times New Roman" w:hAnsi="Times New Roman"/>
          <w:sz w:val="24"/>
          <w:szCs w:val="24"/>
          <w:lang w:eastAsia="ko-KR"/>
        </w:rPr>
        <w:t>calculated</w:t>
      </w:r>
      <w:r w:rsidR="00326371" w:rsidRPr="00A1530B">
        <w:rPr>
          <w:rFonts w:ascii="Times New Roman" w:hAnsi="Times New Roman"/>
          <w:sz w:val="24"/>
          <w:szCs w:val="24"/>
          <w:lang w:eastAsia="ko-KR"/>
        </w:rPr>
        <w:t xml:space="preserve"> by adding up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326371" w:rsidRPr="00A1530B">
        <w:rPr>
          <w:rFonts w:ascii="Times New Roman" w:hAnsi="Times New Roman"/>
          <w:sz w:val="24"/>
          <w:szCs w:val="24"/>
          <w:lang w:eastAsia="ko-KR"/>
        </w:rPr>
        <w:t xml:space="preserve"> for entire families, that is</w:t>
      </w:r>
      <w:proofErr w:type="gramStart"/>
      <w:r w:rsidR="00326371" w:rsidRPr="00A1530B">
        <w:rPr>
          <w:rFonts w:ascii="Times New Roman" w:hAnsi="Times New Roman"/>
          <w:sz w:val="24"/>
          <w:szCs w:val="24"/>
          <w:lang w:eastAsia="ko-KR"/>
        </w:rPr>
        <w:t>,</w:t>
      </w:r>
      <w:r w:rsidR="005C55A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5C55A4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If 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>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denote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</m:den>
            </m:f>
          </m:e>
        </m:d>
      </m:oMath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 xml:space="preserve"> 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</m:den>
            </m:f>
          </m:e>
        </m:d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respectively, 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then </w:t>
      </w:r>
      <w:r w:rsidR="002B3F05">
        <w:rPr>
          <w:rFonts w:ascii="Times New Roman" w:hAnsi="Times New Roman" w:hint="eastAsia"/>
          <w:sz w:val="24"/>
          <w:szCs w:val="24"/>
          <w:lang w:eastAsia="ko-KR"/>
        </w:rPr>
        <w:t xml:space="preserve">the score statistics are </w:t>
      </w:r>
    </w:p>
    <w:p w14:paraId="10E4A25D" w14:textId="3831FE50" w:rsidR="00186A3D" w:rsidRDefault="00566D63" w:rsidP="002B3F05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E9333E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A773A3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292CDAB1" w14:textId="5A3DA003" w:rsidR="007B346D" w:rsidRDefault="00000427" w:rsidP="00A773A3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According to the standard likelihood theory </w:t>
      </w:r>
      <w:r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D52841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Rao&lt;/Author&gt;&lt;Year&gt;1948&lt;/Year&gt;&lt;RecNum&gt;55&lt;/RecNum&gt;&lt;DisplayText&gt;[25, 26]&lt;/DisplayText&gt;&lt;record&gt;&lt;rec-number&gt;55&lt;/rec-number&gt;&lt;foreign-keys&gt;&lt;key app="EN" db-id="ed55p9vfos2fvje0dxm59250sdex2xa9v9xr" timestamp="1541894366"&gt;55&lt;/key&gt;&lt;/foreign-keys&gt;&lt;ref-type name="Conference Proceedings"&gt;10&lt;/ref-type&gt;&lt;contributors&gt;&lt;authors&gt;&lt;author&gt;Rao, C Radhakrishna&lt;/author&gt;&lt;/authors&gt;&lt;/contributors&gt;&lt;titles&gt;&lt;title&gt;Large sample tests of statistical hypotheses concerning several parameters with applications to problems of estimation&lt;/title&gt;&lt;secondary-title&gt;Mathematical Proceedings of the Cambridge Philosophical Society&lt;/secondary-title&gt;&lt;/titles&gt;&lt;pages&gt;50-57&lt;/pages&gt;&lt;volume&gt;44&lt;/volume&gt;&lt;number&gt;1&lt;/number&gt;&lt;dates&gt;&lt;year&gt;1948&lt;/year&gt;&lt;/dates&gt;&lt;publisher&gt;Cambridge University Press&lt;/publisher&gt;&lt;isbn&gt;1469-8064&lt;/isbn&gt;&lt;urls&gt;&lt;/urls&gt;&lt;/record&gt;&lt;/Cite&gt;&lt;Cite&gt;&lt;Author&gt;Scott&lt;/Author&gt;&lt;Year&gt;2002&lt;/Year&gt;&lt;RecNum&gt;60&lt;/RecNum&gt;&lt;record&gt;&lt;rec-number&gt;60&lt;/rec-number&gt;&lt;foreign-keys&gt;&lt;key app="EN" db-id="ed55p9vfos2fvje0dxm59250sdex2xa9v9xr" timestamp="1542074094"&gt;60&lt;/key&gt;&lt;/foreign-keys&gt;&lt;ref-type name="Journal Article"&gt;17&lt;/ref-type&gt;&lt;contributors&gt;&lt;authors&gt;&lt;author&gt;Scott, William Andrew&lt;/author&gt;&lt;/authors&gt;&lt;/contributors&gt;&lt;titles&gt;&lt;title&gt;Maximum likelihood estimation using the empirical fisher information matrix&lt;/title&gt;&lt;secondary-title&gt;Journal of Statistical Computation and Simulation&lt;/secondary-title&gt;&lt;/titles&gt;&lt;periodical&gt;&lt;full-title&gt;Journal of Statistical Computation and Simulation&lt;/full-title&gt;&lt;/periodical&gt;&lt;pages&gt;599-611&lt;/pages&gt;&lt;volume&gt;72&lt;/volume&gt;&lt;number&gt;8&lt;/number&gt;&lt;dates&gt;&lt;year&gt;2002&lt;/year&gt;&lt;/dates&gt;&lt;isbn&gt;0094-9655&lt;/isbn&gt;&lt;urls&gt;&lt;/urls&gt;&lt;/record&gt;&lt;/Cite&gt;&lt;/EndNote&gt;</w:instrText>
      </w:r>
      <w:r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D52841">
        <w:rPr>
          <w:rFonts w:ascii="Times New Roman" w:hAnsi="Times New Roman"/>
          <w:noProof/>
          <w:sz w:val="24"/>
          <w:szCs w:val="24"/>
          <w:lang w:eastAsia="ko-KR"/>
        </w:rPr>
        <w:t>[25, 26]</w:t>
      </w:r>
      <w:r>
        <w:rPr>
          <w:rFonts w:ascii="Times New Roman" w:hAnsi="Times New Roman"/>
          <w:sz w:val="24"/>
          <w:szCs w:val="24"/>
          <w:lang w:eastAsia="ko-KR"/>
        </w:rPr>
        <w:fldChar w:fldCharType="end"/>
      </w:r>
      <w:r>
        <w:rPr>
          <w:rFonts w:ascii="Times New Roman" w:hAnsi="Times New Roman" w:hint="eastAsia"/>
          <w:sz w:val="24"/>
          <w:szCs w:val="24"/>
          <w:lang w:eastAsia="ko-KR"/>
        </w:rPr>
        <w:t>, t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>he variance</w:t>
      </w:r>
      <w:r w:rsidR="000D7298">
        <w:rPr>
          <w:rFonts w:ascii="Times New Roman" w:hAnsi="Times New Roman" w:hint="eastAsia"/>
          <w:sz w:val="24"/>
          <w:szCs w:val="24"/>
          <w:lang w:eastAsia="ko-KR"/>
        </w:rPr>
        <w:t>-covariance matrix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</m:oMath>
      <w:r w:rsidR="00C27FCE">
        <w:rPr>
          <w:rFonts w:ascii="Times New Roman" w:hAnsi="Times New Roman" w:hint="eastAsia"/>
          <w:sz w:val="24"/>
          <w:szCs w:val="24"/>
          <w:lang w:eastAsia="ko-KR"/>
        </w:rPr>
        <w:t xml:space="preserve"> is approximately calculated 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>based on</w:t>
      </w:r>
      <w:r w:rsidR="00C27FCE">
        <w:rPr>
          <w:rFonts w:ascii="Times New Roman" w:hAnsi="Times New Roman" w:hint="eastAsia"/>
          <w:sz w:val="24"/>
          <w:szCs w:val="24"/>
          <w:lang w:eastAsia="ko-KR"/>
        </w:rPr>
        <w:t xml:space="preserve"> the empirical Fisher information matrix </w:t>
      </w:r>
      <w:r w:rsidR="00E82517">
        <w:rPr>
          <w:rFonts w:ascii="Times New Roman" w:hAnsi="Times New Roman" w:hint="eastAsia"/>
          <w:sz w:val="24"/>
          <w:szCs w:val="24"/>
          <w:lang w:eastAsia="ko-KR"/>
        </w:rPr>
        <w:t>which i</w:t>
      </w:r>
      <w:r w:rsidR="00EC1047">
        <w:rPr>
          <w:rFonts w:ascii="Times New Roman" w:hAnsi="Times New Roman" w:hint="eastAsia"/>
          <w:sz w:val="24"/>
          <w:szCs w:val="24"/>
          <w:lang w:eastAsia="ko-KR"/>
        </w:rPr>
        <w:t>s given by</w:t>
      </w:r>
    </w:p>
    <w:p w14:paraId="73273F35" w14:textId="6A996397" w:rsidR="00E82517" w:rsidRPr="00C27FCE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</m:acc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den>
          </m:f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nary>
            </m:e>
          </m:d>
        </m:oMath>
      </m:oMathPara>
    </w:p>
    <w:p w14:paraId="5A93EF85" w14:textId="38C58729" w:rsidR="00D20E97" w:rsidRDefault="009F7A46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>and</w:t>
      </w:r>
      <w:proofErr w:type="gramEnd"/>
      <w:r>
        <w:rPr>
          <w:rFonts w:ascii="Times New Roman" w:hAnsi="Times New Roman" w:hint="eastAsia"/>
          <w:sz w:val="24"/>
          <w:szCs w:val="24"/>
          <w:lang w:eastAsia="ko-KR"/>
        </w:rPr>
        <w:t xml:space="preserve"> it could be expressed as</w:t>
      </w:r>
    </w:p>
    <w:p w14:paraId="2078D87C" w14:textId="0C469E28" w:rsidR="00D20E97" w:rsidRDefault="00566D63" w:rsidP="00337BF4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</m:acc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d>
          <m:d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mP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t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</m:m>
          </m:e>
        </m:d>
      </m:oMath>
      <w:r w:rsidR="00ED01CC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149BECC0" w14:textId="5B60E777" w:rsidR="00DE4BE5" w:rsidRDefault="00076CA8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lastRenderedPageBreak/>
        <w:t>Then t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he variances for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proofErr w:type="gramStart"/>
      <w:r w:rsidR="00DE4BE5" w:rsidRPr="00DE4BE5">
        <w:rPr>
          <w:rFonts w:ascii="Times New Roman" w:hAnsi="Times New Roman" w:hint="eastAsia"/>
          <w:sz w:val="24"/>
          <w:szCs w:val="24"/>
          <w:lang w:eastAsia="ko-KR"/>
        </w:rPr>
        <w:t>and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7F469A">
        <w:rPr>
          <w:rFonts w:ascii="Times New Roman" w:hAnsi="Times New Roman" w:hint="eastAsia"/>
          <w:sz w:val="24"/>
          <w:szCs w:val="24"/>
          <w:lang w:eastAsia="ko-KR"/>
        </w:rPr>
        <w:t>,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DE4BE5" w:rsidRPr="00DE4BE5">
        <w:rPr>
          <w:rFonts w:ascii="Times New Roman" w:hAnsi="Times New Roman" w:hint="eastAsia"/>
          <w:sz w:val="24"/>
          <w:szCs w:val="24"/>
          <w:lang w:eastAsia="ko-KR"/>
        </w:rPr>
        <w:t>will be</w:t>
      </w:r>
      <w:r w:rsidR="00DE4BE5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B83CF7">
        <w:rPr>
          <w:rFonts w:ascii="Times New Roman" w:hAnsi="Times New Roman" w:hint="eastAsia"/>
          <w:sz w:val="24"/>
          <w:szCs w:val="24"/>
          <w:lang w:eastAsia="ko-KR"/>
        </w:rPr>
        <w:t xml:space="preserve">approximately equal to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-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bSup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-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bSup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Pr="00076CA8">
        <w:rPr>
          <w:rFonts w:ascii="Times New Roman" w:hAnsi="Times New Roman" w:hint="eastAsia"/>
          <w:sz w:val="24"/>
          <w:szCs w:val="24"/>
          <w:lang w:eastAsia="ko-KR"/>
        </w:rPr>
        <w:t>respec</w:t>
      </w:r>
      <w:r>
        <w:rPr>
          <w:rFonts w:ascii="Times New Roman" w:hAnsi="Times New Roman" w:hint="eastAsia"/>
          <w:sz w:val="24"/>
          <w:szCs w:val="24"/>
          <w:lang w:eastAsia="ko-KR"/>
        </w:rPr>
        <w:t>tively.</w:t>
      </w:r>
      <w:r w:rsidR="007F469A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</w:p>
    <w:p w14:paraId="410BF9F8" w14:textId="27886631" w:rsidR="00A16A6A" w:rsidRDefault="0069292F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We let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</m:ctrlPr>
              </m:acc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θ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</m:acc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</m:oMath>
      <w:r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denote the maximum </w:t>
      </w:r>
      <w:r>
        <w:rPr>
          <w:rFonts w:ascii="Times New Roman" w:hAnsi="Times New Roman"/>
          <w:sz w:val="24"/>
          <w:szCs w:val="24"/>
          <w:lang w:eastAsia="ko-KR"/>
        </w:rPr>
        <w:t>likelihood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estimates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</w:rPr>
          <m:t>θ</m:t>
        </m:r>
      </m:oMath>
      <w:r>
        <w:rPr>
          <w:rFonts w:ascii="Times New Roman" w:hAnsi="Times New Roman" w:hint="eastAsia"/>
          <w:sz w:val="24"/>
          <w:szCs w:val="24"/>
          <w:lang w:eastAsia="ko-KR"/>
        </w:rPr>
        <w:t xml:space="preserve"> under the null hypothesis. </w:t>
      </w:r>
      <w:r w:rsidR="00A16A6A">
        <w:rPr>
          <w:rFonts w:ascii="Times New Roman" w:hAnsi="Times New Roman" w:hint="eastAsia"/>
          <w:sz w:val="24"/>
          <w:szCs w:val="24"/>
          <w:lang w:eastAsia="ko-KR"/>
        </w:rPr>
        <w:t xml:space="preserve">For the hypothesis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test </w:t>
      </w:r>
      <w:proofErr w:type="gramStart"/>
      <w:r w:rsidR="00A16A6A">
        <w:rPr>
          <w:rFonts w:ascii="Times New Roman" w:hAnsi="Times New Roman" w:hint="eastAsia"/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=0</m:t>
        </m:r>
      </m:oMath>
      <w:r w:rsidR="00E54EC8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the test statistics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S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V</m:t>
                    </m: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S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</m:sSub>
              </m:e>
            </m:d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=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0</m:t>
                </m:r>
              </m:sub>
            </m:sSub>
          </m:sub>
        </m:sSub>
      </m:oMath>
      <w:r w:rsidR="00C34011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is asymptotically distributed as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e>
        </m:d>
      </m:oMath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 where </w:t>
      </w:r>
      <w:r w:rsidR="00C34011">
        <w:rPr>
          <w:rFonts w:ascii="Times New Roman" w:hAnsi="Times New Roman" w:hint="eastAsia"/>
          <w:i/>
          <w:sz w:val="24"/>
          <w:szCs w:val="24"/>
          <w:lang w:eastAsia="ko-KR"/>
        </w:rPr>
        <w:t>p</w:t>
      </w:r>
      <w:r w:rsidR="00C34011">
        <w:rPr>
          <w:rFonts w:ascii="Times New Roman" w:hAnsi="Times New Roman" w:hint="eastAsia"/>
          <w:sz w:val="24"/>
          <w:szCs w:val="24"/>
          <w:lang w:eastAsia="ko-KR"/>
        </w:rPr>
        <w:t xml:space="preserve"> is the number of parameters to be tested.</w:t>
      </w:r>
      <w:r w:rsidR="0062485C">
        <w:rPr>
          <w:rFonts w:ascii="Times New Roman" w:hAnsi="Times New Roman" w:hint="eastAsia"/>
          <w:sz w:val="24"/>
          <w:szCs w:val="24"/>
          <w:lang w:eastAsia="ko-KR"/>
        </w:rPr>
        <w:t xml:space="preserve"> W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hereas, for the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>test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9339D1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the likelihood will be maximized at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 xml:space="preserve">in case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>of  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with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about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50% probability and on the parameter space for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 with </w:t>
      </w:r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about </w:t>
      </w:r>
      <w:r w:rsidR="00D76516">
        <w:rPr>
          <w:rFonts w:ascii="Times New Roman" w:hAnsi="Times New Roman" w:hint="eastAsia"/>
          <w:sz w:val="24"/>
          <w:szCs w:val="24"/>
          <w:lang w:eastAsia="ko-KR"/>
        </w:rPr>
        <w:t xml:space="preserve">50% probability under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</m:oMath>
      <w:r w:rsidR="00D76516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9762A8">
        <w:rPr>
          <w:rFonts w:ascii="Times New Roman" w:hAnsi="Times New Roman" w:hint="eastAsia"/>
          <w:sz w:val="24"/>
          <w:szCs w:val="24"/>
          <w:lang w:eastAsia="ko-KR"/>
        </w:rPr>
        <w:t xml:space="preserve"> Hence,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 xml:space="preserve">the asymptotic distribution of the test statistics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530184">
        <w:rPr>
          <w:rFonts w:ascii="Times New Roman" w:hAnsi="Times New Roman" w:hint="eastAsia"/>
          <w:sz w:val="24"/>
          <w:szCs w:val="24"/>
          <w:lang w:eastAsia="ko-KR"/>
        </w:rPr>
        <w:t xml:space="preserve"> which is calculated by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S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V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</m:sub>
                    </m:sSub>
                  </m:den>
                </m:f>
              </m:e>
            </m:d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=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</m:ctrlPr>
                  </m:acc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0</m:t>
                </m:r>
              </m:sub>
            </m:sSub>
          </m:sub>
        </m:sSub>
      </m:oMath>
      <w:r w:rsidR="00530184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145900">
        <w:rPr>
          <w:rFonts w:ascii="Times New Roman" w:hAnsi="Times New Roman" w:hint="eastAsia"/>
          <w:sz w:val="24"/>
          <w:szCs w:val="24"/>
          <w:lang w:eastAsia="ko-KR"/>
        </w:rPr>
        <w:t>is given by</w:t>
      </w:r>
    </w:p>
    <w:p w14:paraId="16366D71" w14:textId="77777777" w:rsidR="0032476C" w:rsidRPr="0032476C" w:rsidRDefault="00566D63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</m:e>
              </m:d>
            </m:e>
          </m:func>
        </m:oMath>
      </m:oMathPara>
    </w:p>
    <w:p w14:paraId="678E023A" w14:textId="49CE6C59" w:rsidR="0032476C" w:rsidRPr="0032476C" w:rsidRDefault="0032476C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 xml:space="preserve">     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0</m:t>
                  </m:r>
                </m:e>
              </m:d>
            </m:e>
          </m:func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0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|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∈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sub>
                  </m:sSub>
                </m:e>
              </m:d>
            </m:e>
          </m:func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acc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</m:ac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∈</m:t>
                  </m:r>
                  <m:sSub>
                    <m:sSub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p>
                    </m:sub>
                  </m:sSub>
                </m:e>
              </m:d>
            </m:e>
          </m:func>
        </m:oMath>
      </m:oMathPara>
    </w:p>
    <w:p w14:paraId="3ED55F22" w14:textId="455231AA" w:rsidR="00145900" w:rsidRPr="0032476C" w:rsidRDefault="0032476C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 xml:space="preserve">     ≈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den>
          </m:f>
          <m:r>
            <w:rPr>
              <w:rFonts w:ascii="Cambria Math" w:hAnsi="Cambria Math"/>
              <w:sz w:val="24"/>
              <w:szCs w:val="24"/>
              <w:lang w:eastAsia="ko-KR"/>
            </w:rPr>
            <m:t>×0+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χ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t</m:t>
                  </m:r>
                </m:e>
              </m:d>
            </m:e>
          </m:func>
        </m:oMath>
      </m:oMathPara>
    </w:p>
    <w:p w14:paraId="0F2E0718" w14:textId="09BCA3D1" w:rsidR="00DE4BE5" w:rsidRDefault="0010628B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:0≤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</w:rPr>
              <m:t>≤1</m:t>
            </m:r>
          </m:e>
        </m:d>
      </m:oMath>
      <w:r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Therefore, the asymptotic distribution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</m:oMath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is the mixture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and the distribution with a probability of 1 at zero</w:t>
      </w:r>
      <w:r w:rsidR="00653680">
        <w:rPr>
          <w:rFonts w:ascii="Times New Roman" w:hAnsi="Times New Roman" w:hint="eastAsia"/>
          <w:sz w:val="24"/>
          <w:szCs w:val="24"/>
          <w:lang w:eastAsia="ko-KR"/>
        </w:rPr>
        <w:t>,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with 50% probability for each</w:t>
      </w:r>
      <w:r w:rsidR="00990B5C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D52841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Stram&lt;/Author&gt;&lt;Year&gt;1994&lt;/Year&gt;&lt;RecNum&gt;56&lt;/RecNum&gt;&lt;DisplayText&gt;[27]&lt;/DisplayText&gt;&lt;record&gt;&lt;rec-number&gt;56&lt;/rec-number&gt;&lt;foreign-keys&gt;&lt;key app="EN" db-id="ed55p9vfos2fvje0dxm59250sdex2xa9v9xr" timestamp="1541918789"&gt;56&lt;/key&gt;&lt;/foreign-keys&gt;&lt;ref-type name="Journal Article"&gt;17&lt;/ref-type&gt;&lt;contributors&gt;&lt;authors&gt;&lt;author&gt;Stram, Daniel O&lt;/author&gt;&lt;author&gt;Lee, Jae Won&lt;/author&gt;&lt;/authors&gt;&lt;/contributors&gt;&lt;titles&gt;&lt;title&gt;Variance components testing in the longitudinal mixed effects model&lt;/title&gt;&lt;secondary-title&gt;Biometrics&lt;/secondary-title&gt;&lt;/titles&gt;&lt;periodical&gt;&lt;full-title&gt;Biometrics&lt;/full-title&gt;&lt;/periodical&gt;&lt;pages&gt;1171-1177&lt;/pages&gt;&lt;dates&gt;&lt;year&gt;1994&lt;/year&gt;&lt;/dates&gt;&lt;isbn&gt;0006-341X&lt;/isbn&gt;&lt;urls&gt;&lt;/urls&gt;&lt;/record&gt;&lt;/Cite&gt;&lt;/EndNote&gt;</w:instrTex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D52841">
        <w:rPr>
          <w:rFonts w:ascii="Times New Roman" w:hAnsi="Times New Roman"/>
          <w:noProof/>
          <w:sz w:val="24"/>
          <w:szCs w:val="24"/>
          <w:lang w:eastAsia="ko-KR"/>
        </w:rPr>
        <w:t>[27]</w:t>
      </w:r>
      <w:r w:rsidR="00FE4B5A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DA0064">
        <w:rPr>
          <w:rFonts w:ascii="Times New Roman" w:hAnsi="Times New Roman" w:hint="eastAsia"/>
          <w:sz w:val="24"/>
          <w:szCs w:val="24"/>
          <w:lang w:eastAsia="ko-KR"/>
        </w:rPr>
        <w:t xml:space="preserve"> and whenever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  <m:r>
          <w:rPr>
            <w:rFonts w:ascii="Cambria Math" w:hAnsi="Cambria Math"/>
            <w:sz w:val="24"/>
            <w:szCs w:val="24"/>
            <w:lang w:eastAsia="ko-KR"/>
          </w:rPr>
          <m:t>∈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sub>
        </m:sSub>
      </m:oMath>
      <w:r w:rsidR="00DA0064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F43C3A">
        <w:rPr>
          <w:rFonts w:ascii="Times New Roman" w:hAnsi="Times New Roman" w:hint="eastAsia"/>
          <w:sz w:val="24"/>
          <w:szCs w:val="24"/>
          <w:lang w:eastAsia="ko-KR"/>
        </w:rPr>
        <w:t>P</w:t>
      </w:r>
      <w:r w:rsidR="00DA0064">
        <w:rPr>
          <w:rFonts w:ascii="Times New Roman" w:hAnsi="Times New Roman" w:hint="eastAsia"/>
          <w:sz w:val="24"/>
          <w:szCs w:val="24"/>
          <w:lang w:eastAsia="ko-KR"/>
        </w:rPr>
        <w:t>-value will be half of itself.</w:t>
      </w:r>
      <w:r w:rsidR="00140851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</w:p>
    <w:p w14:paraId="12CC9D5A" w14:textId="77777777" w:rsidR="00AA632E" w:rsidRPr="00F43C3A" w:rsidRDefault="00AA632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675C05AA" w14:textId="77777777" w:rsidR="0034535A" w:rsidRPr="00A1530B" w:rsidRDefault="0034535A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A1530B">
        <w:rPr>
          <w:rFonts w:ascii="Times New Roman" w:hAnsi="Times New Roman"/>
          <w:b/>
          <w:sz w:val="24"/>
          <w:szCs w:val="24"/>
        </w:rPr>
        <w:t xml:space="preserve">Simulation studies </w:t>
      </w:r>
    </w:p>
    <w:p w14:paraId="5052274B" w14:textId="7633F503" w:rsidR="00C5553C" w:rsidRPr="00A1530B" w:rsidRDefault="006E439C" w:rsidP="00240A3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We generated </w:t>
      </w:r>
      <w:r w:rsidR="009339D1">
        <w:rPr>
          <w:rFonts w:ascii="Times New Roman" w:hAnsi="Times New Roman" w:hint="eastAsia"/>
          <w:sz w:val="24"/>
          <w:szCs w:val="24"/>
          <w:lang w:eastAsia="ko-KR"/>
        </w:rPr>
        <w:t>5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0,000 families with three, four, five and six members consisting of a parents and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offspring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at the rates of 0.2, 0.3, 0.3 and 0.2 respectively. </w:t>
      </w:r>
      <w:r w:rsidR="0034535A" w:rsidRPr="00A1530B">
        <w:rPr>
          <w:rFonts w:ascii="Times New Roman" w:hAnsi="Times New Roman"/>
          <w:sz w:val="24"/>
          <w:szCs w:val="24"/>
        </w:rPr>
        <w:t xml:space="preserve">Liability </w:t>
      </w:r>
      <w:r w:rsidR="002F3B4A" w:rsidRPr="00A1530B">
        <w:rPr>
          <w:rFonts w:ascii="Times New Roman" w:hAnsi="Times New Roman"/>
          <w:sz w:val="24"/>
          <w:szCs w:val="24"/>
        </w:rPr>
        <w:t>was</w:t>
      </w:r>
      <w:r w:rsidR="0034535A" w:rsidRPr="00A1530B">
        <w:rPr>
          <w:rFonts w:ascii="Times New Roman" w:hAnsi="Times New Roman"/>
          <w:sz w:val="24"/>
          <w:szCs w:val="24"/>
        </w:rPr>
        <w:t xml:space="preserve"> assumed to be affected by a main genetic factor with minor</w:t>
      </w:r>
      <w:r w:rsidR="00240A30" w:rsidRPr="00A1530B">
        <w:rPr>
          <w:rFonts w:ascii="Times New Roman" w:hAnsi="Times New Roman"/>
          <w:sz w:val="24"/>
          <w:szCs w:val="24"/>
        </w:rPr>
        <w:t xml:space="preserve"> allele frequency 0.2</w:t>
      </w:r>
      <w:r w:rsidR="002F3B4A" w:rsidRPr="00A1530B">
        <w:rPr>
          <w:rFonts w:ascii="Times New Roman" w:hAnsi="Times New Roman"/>
          <w:sz w:val="24"/>
          <w:szCs w:val="24"/>
        </w:rPr>
        <w:t xml:space="preserve"> under the Hardy Weinberg Equilibrium</w:t>
      </w:r>
      <w:r w:rsidR="00240A30" w:rsidRPr="00A1530B">
        <w:rPr>
          <w:rFonts w:ascii="Times New Roman" w:hAnsi="Times New Roman"/>
          <w:sz w:val="24"/>
          <w:szCs w:val="24"/>
        </w:rPr>
        <w:t xml:space="preserve">, and </w:t>
      </w:r>
      <w:r w:rsidR="002F3B4A" w:rsidRPr="00A1530B">
        <w:rPr>
          <w:rFonts w:ascii="Times New Roman" w:hAnsi="Times New Roman"/>
          <w:sz w:val="24"/>
          <w:szCs w:val="24"/>
        </w:rPr>
        <w:t xml:space="preserve">no environmental effect. </w:t>
      </w:r>
      <w:r w:rsidR="0034535A" w:rsidRPr="00A1530B">
        <w:rPr>
          <w:rFonts w:ascii="Times New Roman" w:hAnsi="Times New Roman"/>
          <w:sz w:val="24"/>
          <w:szCs w:val="24"/>
        </w:rPr>
        <w:t xml:space="preserve">Founders’ genotypes in each family were generated from </w:t>
      </w:r>
      <w:r w:rsidR="00240A30" w:rsidRPr="00A1530B">
        <w:rPr>
          <w:rFonts w:ascii="Times New Roman" w:hAnsi="Times New Roman"/>
          <w:sz w:val="24"/>
          <w:szCs w:val="24"/>
        </w:rPr>
        <w:t xml:space="preserve">binomial distribution with the number of trials of 2 with the probability for success of 0.2, </w:t>
      </w:r>
      <w:r w:rsidR="0034535A" w:rsidRPr="00A1530B">
        <w:rPr>
          <w:rFonts w:ascii="Times New Roman" w:hAnsi="Times New Roman"/>
          <w:sz w:val="24"/>
          <w:szCs w:val="24"/>
        </w:rPr>
        <w:t>and the non-founders’</w:t>
      </w:r>
      <w:r w:rsidR="0086377C" w:rsidRPr="00A1530B">
        <w:rPr>
          <w:rFonts w:ascii="Times New Roman" w:hAnsi="Times New Roman"/>
          <w:sz w:val="24"/>
          <w:szCs w:val="24"/>
        </w:rPr>
        <w:t xml:space="preserve"> genotypes were obtained by ran</w:t>
      </w:r>
      <w:r w:rsidR="0034535A" w:rsidRPr="00A1530B">
        <w:rPr>
          <w:rFonts w:ascii="Times New Roman" w:hAnsi="Times New Roman"/>
          <w:sz w:val="24"/>
          <w:szCs w:val="24"/>
        </w:rPr>
        <w:t>domly generated</w:t>
      </w:r>
      <w:r w:rsidR="0086377C" w:rsidRPr="00A1530B">
        <w:rPr>
          <w:rFonts w:ascii="Times New Roman" w:hAnsi="Times New Roman"/>
          <w:sz w:val="24"/>
          <w:szCs w:val="24"/>
        </w:rPr>
        <w:t xml:space="preserve"> by </w:t>
      </w:r>
      <w:r w:rsidR="0086377C" w:rsidRPr="00A1530B">
        <w:rPr>
          <w:rFonts w:ascii="Times New Roman" w:hAnsi="Times New Roman"/>
          <w:sz w:val="24"/>
          <w:szCs w:val="24"/>
        </w:rPr>
        <w:lastRenderedPageBreak/>
        <w:t>the rule of</w:t>
      </w:r>
      <w:r w:rsidR="0034535A" w:rsidRPr="00A1530B">
        <w:rPr>
          <w:rFonts w:ascii="Times New Roman" w:hAnsi="Times New Roman"/>
          <w:sz w:val="24"/>
          <w:szCs w:val="24"/>
        </w:rPr>
        <w:t xml:space="preserve"> Mendelian transmissions. </w:t>
      </w:r>
      <w:r w:rsidR="0086377C" w:rsidRPr="00A1530B">
        <w:rPr>
          <w:rFonts w:ascii="Times New Roman" w:hAnsi="Times New Roman"/>
          <w:sz w:val="24"/>
          <w:szCs w:val="24"/>
        </w:rPr>
        <w:t>The random effects including t</w:t>
      </w:r>
      <w:r w:rsidR="0034535A" w:rsidRPr="00A1530B">
        <w:rPr>
          <w:rFonts w:ascii="Times New Roman" w:hAnsi="Times New Roman"/>
          <w:sz w:val="24"/>
          <w:szCs w:val="24"/>
        </w:rPr>
        <w:t>he polygenic effect</w:t>
      </w:r>
      <w:r w:rsidR="0086377C" w:rsidRPr="00A1530B">
        <w:rPr>
          <w:rFonts w:ascii="Times New Roman" w:hAnsi="Times New Roman"/>
          <w:sz w:val="24"/>
          <w:szCs w:val="24"/>
        </w:rPr>
        <w:t>s</w:t>
      </w:r>
      <w:r w:rsidR="0034535A" w:rsidRPr="00A1530B">
        <w:rPr>
          <w:rFonts w:ascii="Times New Roman" w:hAnsi="Times New Roman"/>
          <w:sz w:val="24"/>
          <w:szCs w:val="24"/>
        </w:rPr>
        <w:t xml:space="preserve"> and random errors </w:t>
      </w:r>
      <w:r w:rsidR="0086377C" w:rsidRPr="00A1530B">
        <w:rPr>
          <w:rFonts w:ascii="Times New Roman" w:hAnsi="Times New Roman"/>
          <w:sz w:val="24"/>
          <w:szCs w:val="24"/>
        </w:rPr>
        <w:t>were generated from the multi</w:t>
      </w:r>
      <w:r w:rsidR="0034535A" w:rsidRPr="00A1530B">
        <w:rPr>
          <w:rFonts w:ascii="Times New Roman" w:hAnsi="Times New Roman"/>
          <w:sz w:val="24"/>
          <w:szCs w:val="24"/>
        </w:rPr>
        <w:t>variate normal distribution with her</w:t>
      </w:r>
      <w:r w:rsidR="0086377C" w:rsidRPr="00A1530B">
        <w:rPr>
          <w:rFonts w:ascii="Times New Roman" w:hAnsi="Times New Roman"/>
          <w:sz w:val="24"/>
          <w:szCs w:val="24"/>
        </w:rPr>
        <w:t xml:space="preserve">itability </w:t>
      </w:r>
      <w:r w:rsidR="004C75FB">
        <w:rPr>
          <w:rFonts w:ascii="Times New Roman" w:hAnsi="Times New Roman" w:hint="eastAsia"/>
          <w:sz w:val="24"/>
          <w:szCs w:val="24"/>
          <w:lang w:eastAsia="ko-KR"/>
        </w:rPr>
        <w:t xml:space="preserve">0.05, </w:t>
      </w:r>
      <w:r w:rsidR="0086377C" w:rsidRPr="00A1530B">
        <w:rPr>
          <w:rFonts w:ascii="Times New Roman" w:hAnsi="Times New Roman"/>
          <w:sz w:val="24"/>
          <w:szCs w:val="24"/>
        </w:rPr>
        <w:t xml:space="preserve">0.2 and 0.4. </w:t>
      </w:r>
      <w:r w:rsidR="00C5553C" w:rsidRPr="00A1530B">
        <w:rPr>
          <w:rFonts w:ascii="Times New Roman" w:hAnsi="Times New Roman"/>
          <w:sz w:val="24"/>
          <w:szCs w:val="24"/>
        </w:rPr>
        <w:t xml:space="preserve">Finally, liability is calculated by summing the product of </w:t>
      </w:r>
      <m:oMath>
        <m:r>
          <w:rPr>
            <w:rFonts w:ascii="Cambria Math" w:hAnsi="Cambria Math"/>
            <w:sz w:val="24"/>
            <w:szCs w:val="24"/>
          </w:rPr>
          <m:t>β</m:t>
        </m:r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and the number of minor alleles and random effects. Here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is obtained by the assumed the relative proportion of variance explained by the SNP </w:t>
      </w:r>
      <w:r w:rsidR="00615D00" w:rsidRPr="00A1530B">
        <w:rPr>
          <w:rFonts w:ascii="Times New Roman" w:hAnsi="Times New Roman"/>
          <w:sz w:val="24"/>
          <w:szCs w:val="24"/>
          <w:lang w:eastAsia="ko-KR"/>
        </w:rPr>
        <w:t>(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615D00" w:rsidRPr="00A1530B">
        <w:rPr>
          <w:rFonts w:ascii="Times New Roman" w:hAnsi="Times New Roman"/>
          <w:sz w:val="24"/>
          <w:szCs w:val="24"/>
          <w:lang w:eastAsia="ko-KR"/>
        </w:rPr>
        <w:t>)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, and minor allele frequency </w:t>
      </w:r>
      <w:r w:rsidR="00615D00" w:rsidRPr="00A1530B">
        <w:rPr>
          <w:rFonts w:ascii="Times New Roman" w:hAnsi="Times New Roman"/>
          <w:sz w:val="24"/>
          <w:szCs w:val="24"/>
          <w:lang w:eastAsia="ko-KR"/>
        </w:rPr>
        <w:t>(</w:t>
      </w:r>
      <m:oMath>
        <m:r>
          <w:rPr>
            <w:rFonts w:ascii="Cambria Math" w:hAnsi="Cambria Math"/>
            <w:sz w:val="24"/>
            <w:szCs w:val="24"/>
            <w:lang w:eastAsia="ko-KR"/>
          </w:rPr>
          <m:t>p</m:t>
        </m:r>
      </m:oMath>
      <w:r w:rsidR="00615D00" w:rsidRPr="00A1530B">
        <w:rPr>
          <w:rFonts w:ascii="Times New Roman" w:hAnsi="Times New Roman"/>
          <w:sz w:val="24"/>
          <w:szCs w:val="24"/>
          <w:lang w:eastAsia="ko-KR"/>
        </w:rPr>
        <w:t>)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>, with the following equation:</w:t>
      </w:r>
    </w:p>
    <w:p w14:paraId="7ABA4E98" w14:textId="77777777" w:rsidR="00C5553C" w:rsidRPr="00A1530B" w:rsidRDefault="00566D63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h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(1-p)</m:t>
              </m: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1-p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+1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27A098DB" w14:textId="520B9A52" w:rsidR="004C75FB" w:rsidRDefault="00F14FF8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Here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was assumed to be 0.005 </w:t>
      </w:r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 corresponded to 0.1253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86377C" w:rsidRPr="00A1530B">
        <w:rPr>
          <w:rFonts w:ascii="Times New Roman" w:hAnsi="Times New Roman"/>
          <w:sz w:val="24"/>
          <w:szCs w:val="24"/>
        </w:rPr>
        <w:t>Once lia</w:t>
      </w:r>
      <w:r w:rsidR="0034535A" w:rsidRPr="00A1530B">
        <w:rPr>
          <w:rFonts w:ascii="Times New Roman" w:hAnsi="Times New Roman"/>
          <w:sz w:val="24"/>
          <w:szCs w:val="24"/>
        </w:rPr>
        <w:t xml:space="preserve">bilities were generated, they were transformed into affected if larger than the threshold </w:t>
      </w:r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r w:rsidR="0034535A" w:rsidRPr="00A1530B">
        <w:rPr>
          <w:rFonts w:ascii="Times New Roman" w:hAnsi="Times New Roman"/>
          <w:sz w:val="24"/>
          <w:szCs w:val="24"/>
        </w:rPr>
        <w:t xml:space="preserve">, and otherwise were considered unaffected. The value of </w:t>
      </w:r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r w:rsidR="0034535A" w:rsidRPr="00A1530B">
        <w:rPr>
          <w:rFonts w:ascii="Times New Roman" w:hAnsi="Times New Roman"/>
          <w:sz w:val="24"/>
          <w:szCs w:val="24"/>
        </w:rPr>
        <w:t xml:space="preserve"> was chosen to preserve the assumed </w:t>
      </w:r>
      <w:proofErr w:type="spellStart"/>
      <w:r w:rsidR="0034535A" w:rsidRPr="00A1530B">
        <w:rPr>
          <w:rFonts w:ascii="Times New Roman" w:hAnsi="Times New Roman"/>
          <w:sz w:val="24"/>
          <w:szCs w:val="24"/>
        </w:rPr>
        <w:t>prevalences</w:t>
      </w:r>
      <w:proofErr w:type="spellEnd"/>
      <w:r w:rsidR="0034535A" w:rsidRPr="00A1530B">
        <w:rPr>
          <w:rFonts w:ascii="Times New Roman" w:hAnsi="Times New Roman"/>
          <w:sz w:val="24"/>
          <w:szCs w:val="24"/>
        </w:rPr>
        <w:t xml:space="preserve"> of </w:t>
      </w:r>
      <w:r w:rsidR="004C75FB">
        <w:rPr>
          <w:rFonts w:ascii="Times New Roman" w:hAnsi="Times New Roman" w:hint="eastAsia"/>
          <w:sz w:val="24"/>
          <w:szCs w:val="24"/>
          <w:lang w:eastAsia="ko-KR"/>
        </w:rPr>
        <w:t>0.05, 0.1 and 0.2.</w:t>
      </w:r>
    </w:p>
    <w:p w14:paraId="6F9954F9" w14:textId="18A324C8" w:rsidR="00206C13" w:rsidRDefault="008568A8" w:rsidP="00206C13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Simulation studies were conducted according to the sampling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schemes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, including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the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E70794">
        <w:rPr>
          <w:rFonts w:ascii="Times New Roman" w:hAnsi="Times New Roman"/>
          <w:sz w:val="24"/>
          <w:szCs w:val="24"/>
          <w:lang w:eastAsia="ko-KR"/>
        </w:rPr>
        <w:t>“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No ascertainment bias</w:t>
      </w:r>
      <w:r w:rsidR="00E70794">
        <w:rPr>
          <w:rFonts w:ascii="Times New Roman" w:hAnsi="Times New Roman"/>
          <w:sz w:val="24"/>
          <w:szCs w:val="24"/>
          <w:lang w:eastAsia="ko-KR"/>
        </w:rPr>
        <w:t>”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71346">
        <w:rPr>
          <w:rFonts w:ascii="Times New Roman" w:hAnsi="Times New Roman" w:hint="eastAsia"/>
          <w:sz w:val="24"/>
          <w:szCs w:val="24"/>
          <w:lang w:eastAsia="ko-KR"/>
        </w:rPr>
        <w:t>scenario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involving randomly selected families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(Scenario 1)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and 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the </w:t>
      </w:r>
      <w:r w:rsidR="00E70794">
        <w:rPr>
          <w:rFonts w:ascii="Times New Roman" w:hAnsi="Times New Roman"/>
          <w:sz w:val="24"/>
          <w:szCs w:val="24"/>
          <w:lang w:eastAsia="ko-KR"/>
        </w:rPr>
        <w:t>“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Ascertainment bias</w:t>
      </w:r>
      <w:r w:rsidR="00E70794">
        <w:rPr>
          <w:rFonts w:ascii="Times New Roman" w:hAnsi="Times New Roman"/>
          <w:sz w:val="24"/>
          <w:szCs w:val="24"/>
          <w:lang w:eastAsia="ko-KR"/>
        </w:rPr>
        <w:t>”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171346">
        <w:rPr>
          <w:rFonts w:ascii="Times New Roman" w:hAnsi="Times New Roman" w:hint="eastAsia"/>
          <w:sz w:val="24"/>
          <w:szCs w:val="24"/>
          <w:lang w:eastAsia="ko-KR"/>
        </w:rPr>
        <w:t xml:space="preserve">scenario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involving families </w:t>
      </w:r>
      <w:r w:rsidR="00D62A09">
        <w:rPr>
          <w:rFonts w:ascii="Times New Roman" w:hAnsi="Times New Roman" w:hint="eastAsia"/>
          <w:sz w:val="24"/>
          <w:szCs w:val="24"/>
          <w:lang w:eastAsia="ko-KR"/>
        </w:rPr>
        <w:t>having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affected </w:t>
      </w:r>
      <w:proofErr w:type="spellStart"/>
      <w:r>
        <w:rPr>
          <w:rFonts w:ascii="Times New Roman" w:hAnsi="Times New Roman" w:hint="eastAsia"/>
          <w:sz w:val="24"/>
          <w:szCs w:val="24"/>
          <w:lang w:eastAsia="ko-KR"/>
        </w:rPr>
        <w:t>probands</w:t>
      </w:r>
      <w:proofErr w:type="spellEnd"/>
      <w:r w:rsidR="00E70794">
        <w:rPr>
          <w:rFonts w:ascii="Times New Roman" w:hAnsi="Times New Roman" w:hint="eastAsia"/>
          <w:sz w:val="24"/>
          <w:szCs w:val="24"/>
          <w:lang w:eastAsia="ko-KR"/>
        </w:rPr>
        <w:t xml:space="preserve"> (Scena</w:t>
      </w:r>
      <w:r w:rsidR="00A3075D">
        <w:rPr>
          <w:rFonts w:ascii="Times New Roman" w:hAnsi="Times New Roman" w:hint="eastAsia"/>
          <w:sz w:val="24"/>
          <w:szCs w:val="24"/>
          <w:lang w:eastAsia="ko-KR"/>
        </w:rPr>
        <w:t>r</w:t>
      </w:r>
      <w:r w:rsidR="00E70794">
        <w:rPr>
          <w:rFonts w:ascii="Times New Roman" w:hAnsi="Times New Roman" w:hint="eastAsia"/>
          <w:sz w:val="24"/>
          <w:szCs w:val="24"/>
          <w:lang w:eastAsia="ko-KR"/>
        </w:rPr>
        <w:t>io 2)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. 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r w:rsidR="005B1BD9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cenario 1, simulations were repeated 300 times to estimate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 with </w:t>
      </w:r>
      <w:r w:rsidR="00DE3EBD" w:rsidRPr="00A1530B">
        <w:rPr>
          <w:rFonts w:ascii="Times New Roman" w:hAnsi="Times New Roman"/>
          <w:sz w:val="24"/>
          <w:szCs w:val="24"/>
        </w:rPr>
        <w:t>500 fa</w:t>
      </w:r>
      <w:r w:rsidR="004C75FB">
        <w:rPr>
          <w:rFonts w:ascii="Times New Roman" w:hAnsi="Times New Roman"/>
          <w:sz w:val="24"/>
          <w:szCs w:val="24"/>
        </w:rPr>
        <w:t xml:space="preserve">milies randomly selected 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>from</w:t>
      </w:r>
      <w:r w:rsidR="004C75FB">
        <w:rPr>
          <w:rFonts w:ascii="Times New Roman" w:hAnsi="Times New Roman"/>
          <w:sz w:val="24"/>
          <w:szCs w:val="24"/>
        </w:rPr>
        <w:t xml:space="preserve"> </w:t>
      </w:r>
      <w:r w:rsidR="00D62A09">
        <w:rPr>
          <w:rFonts w:ascii="Times New Roman" w:hAnsi="Times New Roman" w:hint="eastAsia"/>
          <w:sz w:val="24"/>
          <w:szCs w:val="24"/>
          <w:lang w:eastAsia="ko-KR"/>
        </w:rPr>
        <w:t>whole</w:t>
      </w:r>
      <w:r w:rsidR="006D61AF">
        <w:rPr>
          <w:rFonts w:ascii="Times New Roman" w:hAnsi="Times New Roman"/>
          <w:sz w:val="24"/>
          <w:szCs w:val="24"/>
        </w:rPr>
        <w:t xml:space="preserve"> families</w:t>
      </w:r>
      <w:r w:rsidR="006D61AF">
        <w:rPr>
          <w:rFonts w:ascii="Times New Roman" w:hAnsi="Times New Roman" w:hint="eastAsia"/>
          <w:sz w:val="24"/>
          <w:szCs w:val="24"/>
          <w:lang w:eastAsia="ko-KR"/>
        </w:rPr>
        <w:t xml:space="preserve"> for each prevalence and heritability.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 Similarly, Simulations for </w:t>
      </w:r>
      <w:r w:rsidR="005B1BD9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cenario 2 were repeated 300 times with 500 families randomly selected 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>from</w:t>
      </w:r>
      <w:r w:rsidR="00AA7420">
        <w:rPr>
          <w:rFonts w:ascii="Times New Roman" w:hAnsi="Times New Roman" w:hint="eastAsia"/>
          <w:sz w:val="24"/>
          <w:szCs w:val="24"/>
          <w:lang w:eastAsia="ko-KR"/>
        </w:rPr>
        <w:t xml:space="preserve"> fa</w:t>
      </w:r>
      <w:r w:rsidR="001C2920">
        <w:rPr>
          <w:rFonts w:ascii="Times New Roman" w:hAnsi="Times New Roman" w:hint="eastAsia"/>
          <w:sz w:val="24"/>
          <w:szCs w:val="24"/>
          <w:lang w:eastAsia="ko-KR"/>
        </w:rPr>
        <w:t xml:space="preserve">milies having affected </w:t>
      </w:r>
      <w:proofErr w:type="spellStart"/>
      <w:r w:rsidR="001C2920">
        <w:rPr>
          <w:rFonts w:ascii="Times New Roman" w:hAnsi="Times New Roman" w:hint="eastAsia"/>
          <w:sz w:val="24"/>
          <w:szCs w:val="24"/>
          <w:lang w:eastAsia="ko-KR"/>
        </w:rPr>
        <w:t>proband</w:t>
      </w:r>
      <w:proofErr w:type="spellEnd"/>
      <w:r w:rsidR="001C2920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F42005">
        <w:rPr>
          <w:rFonts w:ascii="Times New Roman" w:hAnsi="Times New Roman" w:hint="eastAsia"/>
          <w:sz w:val="24"/>
          <w:szCs w:val="24"/>
          <w:lang w:eastAsia="ko-KR"/>
        </w:rPr>
        <w:t xml:space="preserve"> All results were compared to the GCTA results</w:t>
      </w:r>
      <w:r w:rsidR="005F7160">
        <w:rPr>
          <w:rFonts w:ascii="Times New Roman" w:hAnsi="Times New Roman" w:hint="eastAsia"/>
          <w:sz w:val="24"/>
          <w:szCs w:val="24"/>
          <w:lang w:eastAsia="ko-KR"/>
        </w:rPr>
        <w:t xml:space="preserve"> for each scenario. We added minor allele counts for the genotype as a covariate and adjusted the estimate by the prevalence. </w:t>
      </w:r>
    </w:p>
    <w:p w14:paraId="6135C1F6" w14:textId="7DECE56C" w:rsidR="0034535A" w:rsidRPr="00A1530B" w:rsidRDefault="009775FB" w:rsidP="00F3688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To </w:t>
      </w:r>
      <w:r w:rsidR="00C2507D">
        <w:rPr>
          <w:rFonts w:ascii="Times New Roman" w:hAnsi="Times New Roman" w:hint="eastAsia"/>
          <w:sz w:val="24"/>
          <w:szCs w:val="24"/>
          <w:lang w:eastAsia="ko-KR"/>
        </w:rPr>
        <w:t>assess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empirical size and power for CEST, </w:t>
      </w:r>
      <w:r w:rsidR="00751F2A">
        <w:rPr>
          <w:rFonts w:ascii="Times New Roman" w:hAnsi="Times New Roman" w:hint="eastAsia"/>
          <w:sz w:val="24"/>
          <w:szCs w:val="24"/>
          <w:lang w:eastAsia="ko-KR"/>
        </w:rPr>
        <w:t xml:space="preserve">we </w:t>
      </w:r>
      <w:r w:rsidR="00751F2A">
        <w:rPr>
          <w:rFonts w:ascii="Times New Roman" w:hAnsi="Times New Roman"/>
          <w:sz w:val="24"/>
          <w:szCs w:val="24"/>
          <w:lang w:eastAsia="ko-KR"/>
        </w:rPr>
        <w:t>repeated</w:t>
      </w:r>
      <w:r w:rsidR="00751F2A">
        <w:rPr>
          <w:rFonts w:ascii="Times New Roman" w:hAnsi="Times New Roman" w:hint="eastAsia"/>
          <w:sz w:val="24"/>
          <w:szCs w:val="24"/>
          <w:lang w:eastAsia="ko-KR"/>
        </w:rPr>
        <w:t xml:space="preserve"> 2,000 simulations for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various 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>combination</w:t>
      </w:r>
      <w:r w:rsidR="00F36884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 of heritability and prevalence.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The hypothesis </w:t>
      </w:r>
      <w:proofErr w:type="gramStart"/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proofErr w:type="gramEnd"/>
      <m:oMath>
        <m:r>
          <w:rPr>
            <w:rFonts w:ascii="Cambria Math" w:hAnsi="Cambria Math"/>
            <w:sz w:val="24"/>
            <w:szCs w:val="24"/>
          </w:rPr>
          <m:t>β</m:t>
        </m:r>
      </m:oMath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: β=0</m:t>
        </m:r>
      </m:oMath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, were </w:t>
      </w:r>
      <w:r w:rsidR="00C2507D">
        <w:rPr>
          <w:rFonts w:ascii="Times New Roman" w:hAnsi="Times New Roman" w:hint="eastAsia"/>
          <w:sz w:val="24"/>
          <w:szCs w:val="24"/>
          <w:lang w:eastAsia="ko-KR"/>
        </w:rPr>
        <w:t xml:space="preserve">tested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under the </w:t>
      </w:r>
      <w:r w:rsidR="0047576E">
        <w:rPr>
          <w:rFonts w:ascii="Times New Roman" w:hAnsi="Times New Roman"/>
          <w:sz w:val="24"/>
          <w:szCs w:val="24"/>
          <w:lang w:eastAsia="ko-KR"/>
        </w:rPr>
        <w:t>prevalence of 0.1 and 0.2, heritability of 0.2 and 0.4, and</w:t>
      </w:r>
      <w:r w:rsidR="0047576E" w:rsidRPr="0047576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the 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true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7576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27809">
        <w:rPr>
          <w:rFonts w:ascii="Times New Roman" w:hAnsi="Times New Roman" w:hint="eastAsia"/>
          <w:sz w:val="24"/>
          <w:szCs w:val="24"/>
          <w:lang w:eastAsia="ko-KR"/>
        </w:rPr>
        <w:t xml:space="preserve">of 0 and </w:t>
      </w:r>
      <w:r w:rsidR="00327809" w:rsidRPr="00A1530B">
        <w:rPr>
          <w:rFonts w:ascii="Times New Roman" w:hAnsi="Times New Roman"/>
          <w:sz w:val="24"/>
          <w:szCs w:val="24"/>
          <w:lang w:eastAsia="ko-KR"/>
        </w:rPr>
        <w:t>0.1253</w:t>
      </w:r>
      <w:r w:rsidR="00327809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 For the hypothesis test </w:t>
      </w:r>
      <w:proofErr w:type="gramStart"/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: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we assumed </w:t>
      </w:r>
      <w:r w:rsidR="00E70299">
        <w:rPr>
          <w:rFonts w:ascii="Times New Roman" w:hAnsi="Times New Roman"/>
          <w:sz w:val="24"/>
          <w:szCs w:val="24"/>
          <w:lang w:eastAsia="ko-KR"/>
        </w:rPr>
        <w:t>prevalence of</w:t>
      </w:r>
      <w:r w:rsidR="00154FDF">
        <w:rPr>
          <w:rFonts w:ascii="Times New Roman" w:hAnsi="Times New Roman" w:hint="eastAsia"/>
          <w:sz w:val="24"/>
          <w:szCs w:val="24"/>
          <w:lang w:eastAsia="ko-KR"/>
        </w:rPr>
        <w:t xml:space="preserve"> 0.05,</w:t>
      </w:r>
      <w:r w:rsidR="00E70299">
        <w:rPr>
          <w:rFonts w:ascii="Times New Roman" w:hAnsi="Times New Roman"/>
          <w:sz w:val="24"/>
          <w:szCs w:val="24"/>
          <w:lang w:eastAsia="ko-KR"/>
        </w:rPr>
        <w:t xml:space="preserve"> 0.1 and </w:t>
      </w:r>
      <w:r w:rsidR="00E70299">
        <w:rPr>
          <w:rFonts w:ascii="Times New Roman" w:hAnsi="Times New Roman"/>
          <w:sz w:val="24"/>
          <w:szCs w:val="24"/>
          <w:lang w:eastAsia="ko-KR"/>
        </w:rPr>
        <w:lastRenderedPageBreak/>
        <w:t>0.2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E70299">
        <w:rPr>
          <w:rFonts w:ascii="Times New Roman" w:hAnsi="Times New Roman"/>
          <w:sz w:val="24"/>
          <w:szCs w:val="24"/>
          <w:lang w:eastAsia="ko-KR"/>
        </w:rPr>
        <w:t xml:space="preserve">heritability of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0, </w:t>
      </w:r>
      <w:r w:rsidR="00E70299">
        <w:rPr>
          <w:rFonts w:ascii="Times New Roman" w:hAnsi="Times New Roman"/>
          <w:sz w:val="24"/>
          <w:szCs w:val="24"/>
          <w:lang w:eastAsia="ko-KR"/>
        </w:rPr>
        <w:t>0.2 and 0.4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and </w:t>
      </w:r>
      <w:r w:rsidR="00E70299">
        <w:rPr>
          <w:rFonts w:ascii="Times New Roman" w:hAnsi="Times New Roman"/>
          <w:sz w:val="24"/>
          <w:szCs w:val="24"/>
          <w:lang w:eastAsia="ko-KR"/>
        </w:rPr>
        <w:t>true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E70299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of </w:t>
      </w:r>
      <w:r w:rsidR="00E70299" w:rsidRPr="00A1530B">
        <w:rPr>
          <w:rFonts w:ascii="Times New Roman" w:hAnsi="Times New Roman"/>
          <w:sz w:val="24"/>
          <w:szCs w:val="24"/>
          <w:lang w:eastAsia="ko-KR"/>
        </w:rPr>
        <w:t>0.1253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>. No asce</w:t>
      </w:r>
      <w:r w:rsidR="002212B0">
        <w:rPr>
          <w:rFonts w:ascii="Times New Roman" w:hAnsi="Times New Roman" w:hint="eastAsia"/>
          <w:sz w:val="24"/>
          <w:szCs w:val="24"/>
          <w:lang w:eastAsia="ko-KR"/>
        </w:rPr>
        <w:t>rtainment bias was presumed and 500 families were randomly selected.</w:t>
      </w:r>
    </w:p>
    <w:p w14:paraId="665EE7C3" w14:textId="77777777" w:rsidR="00D44FCD" w:rsidRPr="00A1530B" w:rsidRDefault="00D44FCD" w:rsidP="00392E86">
      <w:pPr>
        <w:wordWrap/>
        <w:spacing w:after="0" w:line="480" w:lineRule="auto"/>
        <w:jc w:val="left"/>
        <w:rPr>
          <w:rFonts w:ascii="Times New Roman" w:hAnsi="Times New Roman" w:cs="Times New Roman"/>
        </w:rPr>
      </w:pPr>
    </w:p>
    <w:p w14:paraId="4498B244" w14:textId="6169A72E" w:rsidR="00782D8E" w:rsidRDefault="0010225F" w:rsidP="00392E86">
      <w:pPr>
        <w:wordWrap/>
        <w:spacing w:after="0" w:line="480" w:lineRule="auto"/>
        <w:jc w:val="left"/>
        <w:rPr>
          <w:rFonts w:ascii="Times New Roman" w:hAnsi="Times New Roman" w:cs="Times New Roman" w:hint="eastAsia"/>
          <w:b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 xml:space="preserve">Analysis of </w:t>
      </w:r>
      <w:r w:rsidR="00782D8E">
        <w:rPr>
          <w:rFonts w:ascii="Times New Roman" w:hAnsi="Times New Roman" w:cs="Times New Roman" w:hint="eastAsia"/>
          <w:b/>
          <w:sz w:val="24"/>
        </w:rPr>
        <w:t xml:space="preserve">Family-based </w:t>
      </w:r>
      <w:r w:rsidR="00FE5CC3">
        <w:rPr>
          <w:rFonts w:ascii="Times New Roman" w:hAnsi="Times New Roman" w:cs="Times New Roman" w:hint="eastAsia"/>
          <w:b/>
          <w:sz w:val="24"/>
        </w:rPr>
        <w:t>D</w:t>
      </w:r>
      <w:r w:rsidR="00782D8E">
        <w:rPr>
          <w:rFonts w:ascii="Times New Roman" w:hAnsi="Times New Roman" w:cs="Times New Roman" w:hint="eastAsia"/>
          <w:b/>
          <w:sz w:val="24"/>
        </w:rPr>
        <w:t>ataset of Type 2 Diabetes</w:t>
      </w:r>
    </w:p>
    <w:p w14:paraId="034940F4" w14:textId="103C7B45" w:rsidR="00712760" w:rsidRDefault="00782D8E" w:rsidP="00D33004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This is a cross-sectional study </w:t>
      </w:r>
      <w:r w:rsidR="00AD77A4">
        <w:rPr>
          <w:rFonts w:ascii="Times New Roman" w:hAnsi="Times New Roman" w:cs="Times New Roman" w:hint="eastAsia"/>
          <w:sz w:val="24"/>
        </w:rPr>
        <w:t xml:space="preserve">conducted by </w:t>
      </w:r>
      <w:r>
        <w:rPr>
          <w:rFonts w:ascii="Times New Roman" w:hAnsi="Times New Roman" w:cs="Times New Roman" w:hint="eastAsia"/>
          <w:sz w:val="24"/>
        </w:rPr>
        <w:t>Seoul National University</w:t>
      </w:r>
      <w:r w:rsidR="00FE5CC3">
        <w:rPr>
          <w:rFonts w:ascii="Times New Roman" w:hAnsi="Times New Roman" w:cs="Times New Roman" w:hint="eastAsia"/>
          <w:sz w:val="24"/>
        </w:rPr>
        <w:t xml:space="preserve"> </w:t>
      </w:r>
      <w:r w:rsidR="00455CCD">
        <w:rPr>
          <w:rFonts w:ascii="Times New Roman" w:hAnsi="Times New Roman" w:cs="Times New Roman" w:hint="eastAsia"/>
          <w:sz w:val="24"/>
        </w:rPr>
        <w:t xml:space="preserve">Hospital </w:t>
      </w:r>
      <w:r w:rsidR="00AD77A4">
        <w:rPr>
          <w:rFonts w:ascii="Times New Roman" w:hAnsi="Times New Roman" w:cs="Times New Roman" w:hint="eastAsia"/>
          <w:sz w:val="24"/>
        </w:rPr>
        <w:t xml:space="preserve">in Korea </w:t>
      </w:r>
      <w:r w:rsidR="004709B8">
        <w:rPr>
          <w:rFonts w:ascii="Times New Roman" w:hAnsi="Times New Roman" w:cs="Times New Roman" w:hint="eastAsia"/>
          <w:sz w:val="24"/>
        </w:rPr>
        <w:t>which collected</w:t>
      </w:r>
      <w:r w:rsidR="00FE5CC3">
        <w:rPr>
          <w:rFonts w:ascii="Times New Roman" w:hAnsi="Times New Roman" w:cs="Times New Roman" w:hint="eastAsia"/>
          <w:sz w:val="24"/>
        </w:rPr>
        <w:t xml:space="preserve"> T2D</w:t>
      </w:r>
      <w:r w:rsidR="00E36F85">
        <w:rPr>
          <w:rFonts w:ascii="Times New Roman" w:hAnsi="Times New Roman" w:cs="Times New Roman" w:hint="eastAsia"/>
          <w:sz w:val="24"/>
        </w:rPr>
        <w:t xml:space="preserve"> </w:t>
      </w:r>
      <w:r w:rsidR="00E36F85">
        <w:rPr>
          <w:rFonts w:ascii="Times New Roman" w:hAnsi="Times New Roman" w:cs="Times New Roman"/>
          <w:sz w:val="24"/>
        </w:rPr>
        <w:t>patients</w:t>
      </w:r>
      <w:r w:rsidR="00E36F85">
        <w:rPr>
          <w:rFonts w:ascii="Times New Roman" w:hAnsi="Times New Roman" w:cs="Times New Roman" w:hint="eastAsia"/>
          <w:sz w:val="24"/>
        </w:rPr>
        <w:t xml:space="preserve"> diagnosed </w:t>
      </w:r>
      <w:r w:rsidR="004709B8">
        <w:rPr>
          <w:rFonts w:ascii="Times New Roman" w:hAnsi="Times New Roman" w:cs="Times New Roman" w:hint="eastAsia"/>
          <w:sz w:val="24"/>
        </w:rPr>
        <w:t xml:space="preserve">according to </w:t>
      </w:r>
      <w:r w:rsidR="00E36F85">
        <w:rPr>
          <w:rFonts w:ascii="Times New Roman" w:hAnsi="Times New Roman" w:cs="Times New Roman" w:hint="eastAsia"/>
          <w:sz w:val="24"/>
        </w:rPr>
        <w:t>World Health Organization criteria of T2D</w:t>
      </w:r>
      <w:r w:rsidR="004709B8">
        <w:rPr>
          <w:rFonts w:ascii="Times New Roman" w:hAnsi="Times New Roman" w:cs="Times New Roman" w:hint="eastAsia"/>
          <w:sz w:val="24"/>
        </w:rPr>
        <w:t xml:space="preserve"> </w:t>
      </w:r>
      <w:r w:rsidR="004709B8">
        <w:rPr>
          <w:rFonts w:ascii="Times New Roman" w:hAnsi="Times New Roman" w:cs="Times New Roman"/>
          <w:sz w:val="24"/>
        </w:rPr>
        <w:fldChar w:fldCharType="begin"/>
      </w:r>
      <w:r w:rsidR="00D52841">
        <w:rPr>
          <w:rFonts w:ascii="Times New Roman" w:hAnsi="Times New Roman" w:cs="Times New Roman"/>
          <w:sz w:val="24"/>
        </w:rPr>
        <w:instrText xml:space="preserve"> ADDIN EN.CITE &lt;EndNote&gt;&lt;Cite&gt;&lt;Author&gt;Organization&lt;/Author&gt;&lt;Year&gt;2006&lt;/Year&gt;&lt;RecNum&gt;59&lt;/RecNum&gt;&lt;DisplayText&gt;[28]&lt;/DisplayText&gt;&lt;record&gt;&lt;rec-number&gt;59&lt;/rec-number&gt;&lt;foreign-keys&gt;&lt;key app="EN" db-id="ed55p9vfos2fvje0dxm59250sdex2xa9v9xr" timestamp="1542067638"&gt;59&lt;/key&gt;&lt;/foreign-keys&gt;&lt;ref-type name="Journal Article"&gt;17&lt;/ref-type&gt;&lt;contributors&gt;&lt;authors&gt;&lt;author&gt;World Health Organization&lt;/author&gt;&lt;/authors&gt;&lt;/contributors&gt;&lt;titles&gt;&lt;title&gt;Definition and diagnosis of diabetes mellitus and intermediate hyperglycaemia: report of a WHO/IDF consultation&lt;/title&gt;&lt;/titles&gt;&lt;dates&gt;&lt;year&gt;2006&lt;/year&gt;&lt;/dates&gt;&lt;urls&gt;&lt;/urls&gt;&lt;/record&gt;&lt;/Cite&gt;&lt;/EndNote&gt;</w:instrText>
      </w:r>
      <w:r w:rsidR="004709B8">
        <w:rPr>
          <w:rFonts w:ascii="Times New Roman" w:hAnsi="Times New Roman" w:cs="Times New Roman"/>
          <w:sz w:val="24"/>
        </w:rPr>
        <w:fldChar w:fldCharType="separate"/>
      </w:r>
      <w:r w:rsidR="00D52841">
        <w:rPr>
          <w:rFonts w:ascii="Times New Roman" w:hAnsi="Times New Roman" w:cs="Times New Roman"/>
          <w:noProof/>
          <w:sz w:val="24"/>
        </w:rPr>
        <w:t>[28]</w:t>
      </w:r>
      <w:r w:rsidR="004709B8">
        <w:rPr>
          <w:rFonts w:ascii="Times New Roman" w:hAnsi="Times New Roman" w:cs="Times New Roman"/>
          <w:sz w:val="24"/>
        </w:rPr>
        <w:fldChar w:fldCharType="end"/>
      </w:r>
      <w:r w:rsidR="00E36F85">
        <w:rPr>
          <w:rFonts w:ascii="Times New Roman" w:hAnsi="Times New Roman" w:cs="Times New Roman" w:hint="eastAsia"/>
          <w:sz w:val="24"/>
        </w:rPr>
        <w:t>.</w:t>
      </w:r>
      <w:r w:rsidR="0010225F">
        <w:rPr>
          <w:rFonts w:ascii="Times New Roman" w:hAnsi="Times New Roman" w:cs="Times New Roman" w:hint="eastAsia"/>
          <w:sz w:val="24"/>
        </w:rPr>
        <w:t xml:space="preserve"> T</w:t>
      </w:r>
      <w:r w:rsidR="00F43393">
        <w:rPr>
          <w:rFonts w:ascii="Times New Roman" w:hAnsi="Times New Roman" w:cs="Times New Roman" w:hint="eastAsia"/>
          <w:sz w:val="24"/>
        </w:rPr>
        <w:t>hey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F845F8">
        <w:rPr>
          <w:rFonts w:ascii="Times New Roman" w:hAnsi="Times New Roman" w:cs="Times New Roman" w:hint="eastAsia"/>
          <w:sz w:val="24"/>
        </w:rPr>
        <w:t xml:space="preserve">preferentially </w:t>
      </w:r>
      <w:r w:rsidR="0010225F">
        <w:rPr>
          <w:rFonts w:ascii="Times New Roman" w:hAnsi="Times New Roman" w:cs="Times New Roman" w:hint="eastAsia"/>
          <w:sz w:val="24"/>
        </w:rPr>
        <w:t>include</w:t>
      </w:r>
      <w:r w:rsidR="00F845F8">
        <w:rPr>
          <w:rFonts w:ascii="Times New Roman" w:hAnsi="Times New Roman" w:cs="Times New Roman" w:hint="eastAsia"/>
          <w:sz w:val="24"/>
        </w:rPr>
        <w:t>d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282E47">
        <w:rPr>
          <w:rFonts w:ascii="Times New Roman" w:hAnsi="Times New Roman" w:cs="Times New Roman" w:hint="eastAsia"/>
          <w:sz w:val="24"/>
        </w:rPr>
        <w:t>T2D patients having</w:t>
      </w:r>
      <w:r w:rsidR="00F845F8">
        <w:rPr>
          <w:rFonts w:ascii="Times New Roman" w:hAnsi="Times New Roman" w:cs="Times New Roman" w:hint="eastAsia"/>
          <w:sz w:val="24"/>
        </w:rPr>
        <w:t xml:space="preserve"> positive family history of T2D in first-degree relatives</w:t>
      </w:r>
      <w:r w:rsidR="00A91094">
        <w:rPr>
          <w:rFonts w:ascii="Times New Roman" w:hAnsi="Times New Roman" w:cs="Times New Roman" w:hint="eastAsia"/>
          <w:sz w:val="24"/>
        </w:rPr>
        <w:t xml:space="preserve"> and 681 </w:t>
      </w:r>
      <w:proofErr w:type="spellStart"/>
      <w:r w:rsidR="00A9109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A91094">
        <w:rPr>
          <w:rFonts w:ascii="Times New Roman" w:hAnsi="Times New Roman" w:cs="Times New Roman" w:hint="eastAsia"/>
          <w:sz w:val="24"/>
        </w:rPr>
        <w:t xml:space="preserve"> were recruited. </w:t>
      </w:r>
      <w:r w:rsidR="00835C34">
        <w:rPr>
          <w:rFonts w:ascii="Times New Roman" w:hAnsi="Times New Roman" w:cs="Times New Roman" w:hint="eastAsia"/>
          <w:sz w:val="24"/>
        </w:rPr>
        <w:t xml:space="preserve">Their family histories of T2D were obtained </w:t>
      </w:r>
      <w:r w:rsidR="00C12C02">
        <w:rPr>
          <w:rFonts w:ascii="Times New Roman" w:hAnsi="Times New Roman" w:cs="Times New Roman" w:hint="eastAsia"/>
          <w:sz w:val="24"/>
        </w:rPr>
        <w:t>based on</w:t>
      </w:r>
      <w:r w:rsidR="00835C34">
        <w:rPr>
          <w:rFonts w:ascii="Times New Roman" w:hAnsi="Times New Roman" w:cs="Times New Roman" w:hint="eastAsia"/>
          <w:sz w:val="24"/>
        </w:rPr>
        <w:t xml:space="preserve"> </w:t>
      </w:r>
      <w:r w:rsidR="00C12C02">
        <w:rPr>
          <w:rFonts w:ascii="Times New Roman" w:hAnsi="Times New Roman" w:cs="Times New Roman" w:hint="eastAsia"/>
          <w:sz w:val="24"/>
        </w:rPr>
        <w:t xml:space="preserve">memory of </w:t>
      </w:r>
      <w:proofErr w:type="spellStart"/>
      <w:r w:rsidR="00835C3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905ED4">
        <w:rPr>
          <w:rFonts w:ascii="Times New Roman" w:hAnsi="Times New Roman" w:cs="Times New Roman" w:hint="eastAsia"/>
          <w:sz w:val="24"/>
        </w:rPr>
        <w:t>, but those who were positive for the 75-g oral glucose tolerance test</w:t>
      </w:r>
      <w:r w:rsidR="0095656F">
        <w:rPr>
          <w:rFonts w:ascii="Times New Roman" w:hAnsi="Times New Roman" w:cs="Times New Roman" w:hint="eastAsia"/>
          <w:sz w:val="24"/>
        </w:rPr>
        <w:t xml:space="preserve"> </w:t>
      </w:r>
      <w:r w:rsidR="00905ED4">
        <w:rPr>
          <w:rFonts w:ascii="Times New Roman" w:hAnsi="Times New Roman" w:cs="Times New Roman" w:hint="eastAsia"/>
          <w:sz w:val="24"/>
        </w:rPr>
        <w:t xml:space="preserve">among </w:t>
      </w:r>
      <w:r w:rsidR="00F473BF">
        <w:rPr>
          <w:rFonts w:ascii="Times New Roman" w:hAnsi="Times New Roman" w:cs="Times New Roman" w:hint="eastAsia"/>
          <w:sz w:val="24"/>
        </w:rPr>
        <w:t>relatives</w:t>
      </w:r>
      <w:r w:rsidR="00905ED4">
        <w:rPr>
          <w:rFonts w:ascii="Times New Roman" w:hAnsi="Times New Roman" w:cs="Times New Roman" w:hint="eastAsia"/>
          <w:sz w:val="24"/>
        </w:rPr>
        <w:t xml:space="preserve"> were excluded from the study.</w:t>
      </w:r>
      <w:r w:rsidR="00754E5F">
        <w:rPr>
          <w:rFonts w:ascii="Times New Roman" w:hAnsi="Times New Roman" w:cs="Times New Roman" w:hint="eastAsia"/>
          <w:sz w:val="24"/>
        </w:rPr>
        <w:t xml:space="preserve"> </w:t>
      </w:r>
      <w:r w:rsidR="00BC6164">
        <w:rPr>
          <w:rFonts w:ascii="Times New Roman" w:hAnsi="Times New Roman" w:cs="Times New Roman" w:hint="eastAsia"/>
          <w:sz w:val="24"/>
        </w:rPr>
        <w:t>We also excluded subjects those have no age information and f</w:t>
      </w:r>
      <w:r w:rsidR="00D470A4">
        <w:rPr>
          <w:rFonts w:ascii="Times New Roman" w:hAnsi="Times New Roman" w:cs="Times New Roman" w:hint="eastAsia"/>
          <w:sz w:val="24"/>
        </w:rPr>
        <w:t xml:space="preserve">inally, </w:t>
      </w:r>
      <w:r w:rsidR="00BC6164">
        <w:rPr>
          <w:rFonts w:ascii="Times New Roman" w:hAnsi="Times New Roman" w:cs="Times New Roman" w:hint="eastAsia"/>
          <w:sz w:val="24"/>
        </w:rPr>
        <w:t xml:space="preserve">4,149 relatives including 1,115 T2D </w:t>
      </w:r>
      <w:r w:rsidR="00D33004">
        <w:rPr>
          <w:rFonts w:ascii="Times New Roman" w:hAnsi="Times New Roman" w:cs="Times New Roman" w:hint="eastAsia"/>
          <w:sz w:val="24"/>
        </w:rPr>
        <w:t xml:space="preserve">patients were utilized for the analysis </w:t>
      </w:r>
      <w:r w:rsidR="00B63367">
        <w:rPr>
          <w:rFonts w:ascii="Times New Roman" w:hAnsi="Times New Roman" w:cs="Times New Roman" w:hint="eastAsia"/>
          <w:sz w:val="24"/>
        </w:rPr>
        <w:t xml:space="preserve">along </w:t>
      </w:r>
      <w:r w:rsidR="00BC6164">
        <w:rPr>
          <w:rFonts w:ascii="Times New Roman" w:hAnsi="Times New Roman" w:cs="Times New Roman" w:hint="eastAsia"/>
          <w:sz w:val="24"/>
        </w:rPr>
        <w:t>with 648</w:t>
      </w:r>
      <w:r w:rsidR="00D33004">
        <w:rPr>
          <w:rFonts w:ascii="Times New Roman" w:hAnsi="Times New Roman" w:cs="Times New Roman" w:hint="eastAsia"/>
          <w:sz w:val="24"/>
        </w:rPr>
        <w:t xml:space="preserve"> </w:t>
      </w:r>
      <w:proofErr w:type="spellStart"/>
      <w:r w:rsidR="00D3300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D33004">
        <w:rPr>
          <w:rFonts w:ascii="Times New Roman" w:hAnsi="Times New Roman" w:cs="Times New Roman" w:hint="eastAsia"/>
          <w:sz w:val="24"/>
        </w:rPr>
        <w:t>.</w:t>
      </w:r>
    </w:p>
    <w:p w14:paraId="2B4D98AE" w14:textId="0637960C" w:rsidR="00AD77A4" w:rsidRPr="00782D8E" w:rsidRDefault="0015284D" w:rsidP="005D1A79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We estimated the heritability of T2D using LTMH with adjustment of the ascertainment bias. We included </w:t>
      </w:r>
      <w:r w:rsidR="005C22B2">
        <w:rPr>
          <w:rFonts w:ascii="Times New Roman" w:hAnsi="Times New Roman" w:cs="Times New Roman" w:hint="eastAsia"/>
          <w:sz w:val="24"/>
        </w:rPr>
        <w:t>a standardized age</w:t>
      </w:r>
      <w:r>
        <w:rPr>
          <w:rFonts w:ascii="Times New Roman" w:hAnsi="Times New Roman" w:cs="Times New Roman" w:hint="eastAsia"/>
          <w:sz w:val="24"/>
        </w:rPr>
        <w:t xml:space="preserve"> as a covariate and </w:t>
      </w:r>
      <w:r w:rsidR="005C22B2">
        <w:rPr>
          <w:rFonts w:ascii="Times New Roman" w:hAnsi="Times New Roman" w:cs="Times New Roman" w:hint="eastAsia"/>
          <w:sz w:val="24"/>
        </w:rPr>
        <w:t xml:space="preserve">the </w:t>
      </w:r>
      <w:r>
        <w:rPr>
          <w:rFonts w:ascii="Times New Roman" w:hAnsi="Times New Roman" w:cs="Times New Roman" w:hint="eastAsia"/>
          <w:sz w:val="24"/>
          <w:szCs w:val="24"/>
        </w:rPr>
        <w:t xml:space="preserve">prevalence of T2D was assumed to be 10.9% which is known in Korea populat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&lt;/Author&gt;&lt;Year&gt;2018&lt;/Year&gt;&lt;RecNum&gt;61&lt;/RecNum&gt;&lt;DisplayText&gt;[29]&lt;/DisplayText&gt;&lt;record&gt;&lt;rec-number&gt;61&lt;/rec-number&gt;&lt;foreign-keys&gt;&lt;key app="EN" db-id="ed55p9vfos2fvje0dxm59250sdex2xa9v9xr" timestamp="1542074297"&gt;61&lt;/key&gt;&lt;/foreign-keys&gt;&lt;ref-type name="Journal Article"&gt;17&lt;/ref-type&gt;&lt;contributors&gt;&lt;authors&gt;&lt;author&gt;Ko, Seung-Hyun&lt;/author&gt;&lt;author&gt;Han, Kyungdo&lt;/author&gt;&lt;author&gt;Lee, Yong-ho&lt;/author&gt;&lt;author&gt;Noh, Junghyun&lt;/author&gt;&lt;author&gt;Park, Cheol-Young&lt;/author&gt;&lt;author&gt;Kim, Dae-Jung&lt;/author&gt;&lt;author&gt;Jung, Chang Hee&lt;/author&gt;&lt;author&gt;Lee, Ki-Up&lt;/author&gt;&lt;author&gt;Ko, Kyung-Soo&lt;/author&gt;&lt;/authors&gt;&lt;/contributors&gt;&lt;titles&gt;&lt;title&gt;Past and Current Status of Adult Type 2 Diabetes Mellitus Management in Korea: A National Health Insurance Service Database Analysis&lt;/title&gt;&lt;secondary-title&gt;Diabetes &amp;amp; metabolism journal&lt;/secondary-title&gt;&lt;/titles&gt;&lt;periodical&gt;&lt;full-title&gt;Diabetes &amp;amp; metabolism journal&lt;/full-title&gt;&lt;/periodical&gt;&lt;pages&gt;93-100&lt;/pages&gt;&lt;volume&gt;42&lt;/volume&gt;&lt;number&gt;2&lt;/number&gt;&lt;dates&gt;&lt;year&gt;2018&lt;/year&gt;&lt;/dates&gt;&lt;isbn&gt;2233-6079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9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</w:rPr>
        <w:t>.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C73C7">
        <w:rPr>
          <w:rFonts w:ascii="Times New Roman" w:hAnsi="Times New Roman" w:cs="Times New Roman" w:hint="eastAsia"/>
          <w:sz w:val="24"/>
          <w:szCs w:val="24"/>
        </w:rPr>
        <w:t>And t</w:t>
      </w:r>
      <w:r w:rsidR="005D1A79">
        <w:rPr>
          <w:rFonts w:ascii="Times New Roman" w:hAnsi="Times New Roman" w:cs="Times New Roman" w:hint="eastAsia"/>
          <w:sz w:val="24"/>
          <w:szCs w:val="24"/>
        </w:rPr>
        <w:t xml:space="preserve">hen, its statistical </w:t>
      </w:r>
      <w:r w:rsidR="005D1A79">
        <w:rPr>
          <w:rFonts w:ascii="Times New Roman" w:hAnsi="Times New Roman" w:cs="Times New Roman"/>
          <w:sz w:val="24"/>
          <w:szCs w:val="24"/>
        </w:rPr>
        <w:t>significance</w:t>
      </w:r>
      <w:r w:rsidR="005D1A79">
        <w:rPr>
          <w:rFonts w:ascii="Times New Roman" w:hAnsi="Times New Roman" w:cs="Times New Roman" w:hint="eastAsia"/>
          <w:sz w:val="24"/>
          <w:szCs w:val="24"/>
        </w:rPr>
        <w:t xml:space="preserve"> was assessed using CEST based on the likelihood conditioned by disease statuses of </w:t>
      </w:r>
      <w:proofErr w:type="spellStart"/>
      <w:r w:rsidR="005D1A79">
        <w:rPr>
          <w:rFonts w:ascii="Times New Roman" w:hAnsi="Times New Roman" w:cs="Times New Roman" w:hint="eastAsia"/>
          <w:sz w:val="24"/>
          <w:szCs w:val="24"/>
        </w:rPr>
        <w:t>probands</w:t>
      </w:r>
      <w:proofErr w:type="spellEnd"/>
      <w:r w:rsidR="005D1A79">
        <w:rPr>
          <w:rFonts w:ascii="Times New Roman" w:hAnsi="Times New Roman" w:cs="Times New Roman" w:hint="eastAsia"/>
          <w:sz w:val="24"/>
          <w:szCs w:val="24"/>
        </w:rPr>
        <w:t>.</w:t>
      </w:r>
      <w:r w:rsidR="003377FF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2C4D8D8F" w14:textId="77777777" w:rsidR="00712760" w:rsidRPr="00FE5CC3" w:rsidRDefault="00712760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</w:rPr>
      </w:pPr>
    </w:p>
    <w:p w14:paraId="363C7447" w14:textId="77777777" w:rsidR="00712760" w:rsidRPr="00A1530B" w:rsidRDefault="00712760" w:rsidP="00712760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Results</w:t>
      </w:r>
    </w:p>
    <w:p w14:paraId="4845A3A8" w14:textId="77777777" w:rsidR="00712760" w:rsidRPr="00A1530B" w:rsidRDefault="0015293A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Results of Simulation Studies</w:t>
      </w:r>
    </w:p>
    <w:p w14:paraId="7724AB9E" w14:textId="5228BF96" w:rsidR="00902D9B" w:rsidRDefault="0048519C" w:rsidP="00754D26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 w:hint="eastAsia"/>
          <w:sz w:val="24"/>
        </w:rPr>
        <w:t xml:space="preserve">For the </w:t>
      </w:r>
      <w:r w:rsidR="00EC0785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>cenario 1 (</w:t>
      </w:r>
      <w:r w:rsidR="00354B2D">
        <w:rPr>
          <w:rFonts w:ascii="Times New Roman" w:hAnsi="Times New Roman" w:cs="Times New Roman" w:hint="eastAsia"/>
          <w:sz w:val="24"/>
        </w:rPr>
        <w:t>n</w:t>
      </w:r>
      <w:r>
        <w:rPr>
          <w:rFonts w:ascii="Times New Roman" w:hAnsi="Times New Roman" w:cs="Times New Roman" w:hint="eastAsia"/>
          <w:sz w:val="24"/>
        </w:rPr>
        <w:t>o ascertainment bias)</w:t>
      </w:r>
      <w:r w:rsidR="00E641F2">
        <w:rPr>
          <w:rFonts w:ascii="Times New Roman" w:hAnsi="Times New Roman" w:cs="Times New Roman" w:hint="eastAsia"/>
          <w:sz w:val="24"/>
        </w:rPr>
        <w:t xml:space="preserve">, </w:t>
      </w:r>
      <w:r w:rsidR="00FC36F4">
        <w:rPr>
          <w:rFonts w:ascii="Times New Roman" w:hAnsi="Times New Roman" w:cs="Times New Roman" w:hint="eastAsia"/>
          <w:sz w:val="24"/>
        </w:rPr>
        <w:t>mean and standard deviation</w:t>
      </w:r>
      <w:r w:rsidR="00785B0D">
        <w:rPr>
          <w:rFonts w:ascii="Times New Roman" w:hAnsi="Times New Roman" w:cs="Times New Roman" w:hint="eastAsia"/>
          <w:sz w:val="24"/>
        </w:rPr>
        <w:t xml:space="preserve"> (SD)</w:t>
      </w:r>
      <w:r w:rsidR="005232A7" w:rsidRPr="00A1530B">
        <w:rPr>
          <w:rFonts w:ascii="Times New Roman" w:hAnsi="Times New Roman" w:cs="Times New Roman"/>
          <w:sz w:val="24"/>
        </w:rPr>
        <w:t xml:space="preserve"> </w:t>
      </w:r>
      <w:r w:rsidR="00484112" w:rsidRPr="00A1530B">
        <w:rPr>
          <w:rFonts w:ascii="Times New Roman" w:hAnsi="Times New Roman" w:cs="Times New Roman"/>
          <w:sz w:val="24"/>
        </w:rPr>
        <w:t xml:space="preserve">of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</w:t>
      </w:r>
      <w:r w:rsidR="005232A7" w:rsidRPr="00A1530B">
        <w:rPr>
          <w:rFonts w:ascii="Times New Roman" w:hAnsi="Times New Roman" w:cs="Times New Roman"/>
          <w:sz w:val="24"/>
        </w:rPr>
        <w:t>are shown in Table 1.</w:t>
      </w:r>
      <w:proofErr w:type="gramEnd"/>
      <w:r w:rsidR="005232A7" w:rsidRPr="00A1530B">
        <w:rPr>
          <w:rFonts w:ascii="Times New Roman" w:hAnsi="Times New Roman" w:cs="Times New Roman"/>
          <w:sz w:val="24"/>
        </w:rPr>
        <w:t xml:space="preserve"> </w:t>
      </w:r>
      <w:r w:rsidR="000A13D5">
        <w:rPr>
          <w:rFonts w:ascii="Times New Roman" w:hAnsi="Times New Roman" w:cs="Times New Roman" w:hint="eastAsia"/>
          <w:sz w:val="24"/>
        </w:rPr>
        <w:t xml:space="preserve">The estimates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0A13D5">
        <w:rPr>
          <w:rFonts w:ascii="Times New Roman" w:hAnsi="Times New Roman" w:cs="Times New Roman" w:hint="eastAsia"/>
          <w:sz w:val="24"/>
        </w:rPr>
        <w:t xml:space="preserve"> seem to be well estimated to the true values for all situations. </w:t>
      </w:r>
      <w:r w:rsidR="00754D26">
        <w:rPr>
          <w:rFonts w:ascii="Times New Roman" w:hAnsi="Times New Roman" w:cs="Times New Roman" w:hint="eastAsia"/>
          <w:sz w:val="24"/>
        </w:rPr>
        <w:t xml:space="preserve">Results for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754D26">
        <w:rPr>
          <w:rFonts w:ascii="Times New Roman" w:hAnsi="Times New Roman" w:cs="Times New Roman" w:hint="eastAsia"/>
          <w:sz w:val="24"/>
        </w:rPr>
        <w:t xml:space="preserve">LTMH and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754D26">
        <w:rPr>
          <w:rFonts w:ascii="Times New Roman" w:hAnsi="Times New Roman" w:cs="Times New Roman" w:hint="eastAsia"/>
          <w:sz w:val="24"/>
        </w:rPr>
        <w:t xml:space="preserve">GCTA are similar and both methods </w:t>
      </w:r>
      <w:r w:rsidR="00AD7F05">
        <w:rPr>
          <w:rFonts w:ascii="Times New Roman" w:hAnsi="Times New Roman" w:cs="Times New Roman" w:hint="eastAsia"/>
          <w:sz w:val="24"/>
        </w:rPr>
        <w:t>showed more stable estimates as the prevalence increased</w:t>
      </w:r>
      <w:r w:rsidR="00D10559">
        <w:rPr>
          <w:rFonts w:ascii="Times New Roman" w:hAnsi="Times New Roman" w:cs="Times New Roman" w:hint="eastAsia"/>
          <w:sz w:val="24"/>
        </w:rPr>
        <w:t xml:space="preserve"> (Figure 2). </w:t>
      </w:r>
      <w:r w:rsidR="00754D26">
        <w:rPr>
          <w:rFonts w:ascii="Times New Roman" w:hAnsi="Times New Roman" w:cs="Times New Roman" w:hint="eastAsia"/>
          <w:sz w:val="24"/>
        </w:rPr>
        <w:t>E</w:t>
      </w:r>
      <w:r w:rsidR="00D10559">
        <w:rPr>
          <w:rFonts w:ascii="Times New Roman" w:hAnsi="Times New Roman" w:cs="Times New Roman" w:hint="eastAsia"/>
          <w:sz w:val="24"/>
        </w:rPr>
        <w:t xml:space="preserve">stimates 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 xml:space="preserve">GCTA are more widely distributed than that 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>LTMH</w:t>
      </w:r>
      <w:r w:rsidR="005C0054">
        <w:rPr>
          <w:rFonts w:ascii="Times New Roman" w:hAnsi="Times New Roman" w:cs="Times New Roman" w:hint="eastAsia"/>
          <w:sz w:val="24"/>
        </w:rPr>
        <w:t xml:space="preserve"> and it </w:t>
      </w:r>
      <w:r w:rsidR="007324B1">
        <w:rPr>
          <w:rFonts w:ascii="Times New Roman" w:hAnsi="Times New Roman" w:cs="Times New Roman" w:hint="eastAsia"/>
          <w:sz w:val="24"/>
        </w:rPr>
        <w:t>show</w:t>
      </w:r>
      <w:r w:rsidR="00A438FA">
        <w:rPr>
          <w:rFonts w:ascii="Times New Roman" w:hAnsi="Times New Roman" w:cs="Times New Roman" w:hint="eastAsia"/>
          <w:sz w:val="24"/>
        </w:rPr>
        <w:t>s</w:t>
      </w:r>
      <w:r w:rsidR="007324B1">
        <w:rPr>
          <w:rFonts w:ascii="Times New Roman" w:hAnsi="Times New Roman" w:cs="Times New Roman" w:hint="eastAsia"/>
          <w:sz w:val="24"/>
        </w:rPr>
        <w:t xml:space="preserve"> very unstable </w:t>
      </w:r>
      <w:r w:rsidR="007324B1">
        <w:rPr>
          <w:rFonts w:ascii="Times New Roman" w:hAnsi="Times New Roman" w:cs="Times New Roman"/>
          <w:sz w:val="24"/>
        </w:rPr>
        <w:t>results</w:t>
      </w:r>
      <w:r w:rsidR="007324B1">
        <w:rPr>
          <w:rFonts w:ascii="Times New Roman" w:hAnsi="Times New Roman" w:cs="Times New Roman" w:hint="eastAsia"/>
          <w:sz w:val="24"/>
        </w:rPr>
        <w:t xml:space="preserve"> </w:t>
      </w:r>
      <w:r w:rsidR="00556F11">
        <w:rPr>
          <w:rFonts w:ascii="Times New Roman" w:hAnsi="Times New Roman" w:cs="Times New Roman" w:hint="eastAsia"/>
          <w:sz w:val="24"/>
        </w:rPr>
        <w:t xml:space="preserve">such </w:t>
      </w:r>
      <w:r w:rsidR="00556F11">
        <w:rPr>
          <w:rFonts w:ascii="Times New Roman" w:hAnsi="Times New Roman" w:cs="Times New Roman" w:hint="eastAsia"/>
          <w:sz w:val="24"/>
        </w:rPr>
        <w:lastRenderedPageBreak/>
        <w:t xml:space="preserve">that the estimated values deviated from the parameter space when </w:t>
      </w:r>
      <w:r w:rsidR="00902D9B">
        <w:rPr>
          <w:rFonts w:ascii="Times New Roman" w:hAnsi="Times New Roman" w:cs="Times New Roman" w:hint="eastAsia"/>
          <w:sz w:val="24"/>
        </w:rPr>
        <w:t>the prevalence is low and the heritability is large</w:t>
      </w:r>
      <w:r w:rsidR="00556F11">
        <w:rPr>
          <w:rFonts w:ascii="Times New Roman" w:hAnsi="Times New Roman" w:cs="Times New Roman" w:hint="eastAsia"/>
          <w:sz w:val="24"/>
        </w:rPr>
        <w:t>.</w:t>
      </w:r>
      <w:r w:rsidR="00A23F32">
        <w:rPr>
          <w:rFonts w:ascii="Times New Roman" w:hAnsi="Times New Roman" w:cs="Times New Roman" w:hint="eastAsia"/>
          <w:sz w:val="24"/>
        </w:rPr>
        <w:t xml:space="preserve"> </w:t>
      </w:r>
    </w:p>
    <w:p w14:paraId="3382D6F6" w14:textId="722F15F3" w:rsidR="000A13D5" w:rsidRDefault="00B26AE7" w:rsidP="008363C4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In </w:t>
      </w:r>
      <w:r w:rsidR="00EC0785">
        <w:rPr>
          <w:rFonts w:ascii="Times New Roman" w:hAnsi="Times New Roman" w:cs="Times New Roman" w:hint="eastAsia"/>
          <w:sz w:val="24"/>
        </w:rPr>
        <w:t>S</w:t>
      </w:r>
      <w:r>
        <w:rPr>
          <w:rFonts w:ascii="Times New Roman" w:hAnsi="Times New Roman" w:cs="Times New Roman" w:hint="eastAsia"/>
          <w:sz w:val="24"/>
        </w:rPr>
        <w:t>cenario 2 (presence of ascertainment bias)</w:t>
      </w:r>
      <w:r w:rsidR="00B21C5A">
        <w:rPr>
          <w:rFonts w:ascii="Times New Roman" w:hAnsi="Times New Roman" w:cs="Times New Roman" w:hint="eastAsia"/>
          <w:sz w:val="24"/>
        </w:rPr>
        <w:t xml:space="preserve">, the GCTA </w:t>
      </w:r>
      <w:r w:rsidR="00F80EB5">
        <w:rPr>
          <w:rFonts w:ascii="Times New Roman" w:hAnsi="Times New Roman" w:cs="Times New Roman" w:hint="eastAsia"/>
          <w:sz w:val="24"/>
        </w:rPr>
        <w:t xml:space="preserve">did not estimate </w:t>
      </w:r>
      <w:r w:rsidR="000D294F">
        <w:rPr>
          <w:rFonts w:ascii="Times New Roman" w:hAnsi="Times New Roman" w:cs="Times New Roman" w:hint="eastAsia"/>
          <w:sz w:val="24"/>
        </w:rPr>
        <w:t xml:space="preserve">the </w:t>
      </w:r>
      <w:r w:rsidR="000D294F">
        <w:rPr>
          <w:rFonts w:ascii="Times New Roman" w:hAnsi="Times New Roman" w:cs="Times New Roman"/>
          <w:sz w:val="24"/>
        </w:rPr>
        <w:t>heritability</w:t>
      </w:r>
      <w:r w:rsidR="00F80EB5">
        <w:rPr>
          <w:rFonts w:ascii="Times New Roman" w:hAnsi="Times New Roman" w:cs="Times New Roman" w:hint="eastAsia"/>
          <w:sz w:val="24"/>
        </w:rPr>
        <w:t xml:space="preserve"> at all in all situations while the LTMH </w:t>
      </w:r>
      <w:r w:rsidR="008B628B">
        <w:rPr>
          <w:rFonts w:ascii="Times New Roman" w:hAnsi="Times New Roman" w:cs="Times New Roman" w:hint="eastAsia"/>
          <w:sz w:val="24"/>
        </w:rPr>
        <w:t xml:space="preserve">generally </w:t>
      </w:r>
      <w:r w:rsidR="00F80EB5">
        <w:rPr>
          <w:rFonts w:ascii="Times New Roman" w:hAnsi="Times New Roman" w:cs="Times New Roman" w:hint="eastAsia"/>
          <w:sz w:val="24"/>
        </w:rPr>
        <w:t>yielded accurate estimates</w:t>
      </w:r>
      <w:r w:rsidR="008B628B">
        <w:rPr>
          <w:rFonts w:ascii="Times New Roman" w:hAnsi="Times New Roman" w:cs="Times New Roman" w:hint="eastAsia"/>
          <w:sz w:val="24"/>
        </w:rPr>
        <w:t xml:space="preserve"> (Table 2).</w:t>
      </w:r>
      <w:r w:rsidR="00E53723">
        <w:rPr>
          <w:rFonts w:ascii="Times New Roman" w:hAnsi="Times New Roman" w:cs="Times New Roman" w:hint="eastAsia"/>
          <w:sz w:val="24"/>
        </w:rPr>
        <w:t xml:space="preserve"> </w:t>
      </w:r>
      <w:r w:rsidR="00EC0785">
        <w:rPr>
          <w:rFonts w:ascii="Times New Roman" w:hAnsi="Times New Roman" w:cs="Times New Roman" w:hint="eastAsia"/>
          <w:sz w:val="24"/>
        </w:rPr>
        <w:t xml:space="preserve">Moreover, in comparison to the Scenario 1, </w:t>
      </w:r>
      <w:r w:rsidR="00C20C8E">
        <w:rPr>
          <w:rFonts w:ascii="Times New Roman" w:hAnsi="Times New Roman" w:cs="Times New Roman" w:hint="eastAsia"/>
          <w:sz w:val="24"/>
        </w:rPr>
        <w:t>estimated values have smaller variation for all situations</w:t>
      </w:r>
      <w:r w:rsidR="00AB185D">
        <w:rPr>
          <w:rFonts w:ascii="Times New Roman" w:hAnsi="Times New Roman" w:cs="Times New Roman" w:hint="eastAsia"/>
          <w:sz w:val="24"/>
        </w:rPr>
        <w:t>, and e</w:t>
      </w:r>
      <w:r w:rsidR="00923CAA">
        <w:rPr>
          <w:rFonts w:ascii="Times New Roman" w:hAnsi="Times New Roman" w:cs="Times New Roman" w:hint="eastAsia"/>
          <w:sz w:val="24"/>
        </w:rPr>
        <w:t xml:space="preserve">specially, </w:t>
      </w:r>
      <w:r w:rsidR="005D2030">
        <w:rPr>
          <w:rFonts w:ascii="Times New Roman" w:hAnsi="Times New Roman" w:cs="Times New Roman" w:hint="eastAsia"/>
          <w:sz w:val="24"/>
        </w:rPr>
        <w:t xml:space="preserve">the bias of estimates </w:t>
      </w:r>
      <w:r w:rsidR="008363C4">
        <w:rPr>
          <w:rFonts w:ascii="Times New Roman" w:hAnsi="Times New Roman" w:cs="Times New Roman" w:hint="eastAsia"/>
          <w:sz w:val="24"/>
        </w:rPr>
        <w:t xml:space="preserve">in case of low prevalence in the Scenario 1 </w:t>
      </w:r>
      <w:r w:rsidR="001F2CCD">
        <w:rPr>
          <w:rFonts w:ascii="Times New Roman" w:hAnsi="Times New Roman" w:cs="Times New Roman" w:hint="eastAsia"/>
          <w:sz w:val="24"/>
        </w:rPr>
        <w:t xml:space="preserve">successfully </w:t>
      </w:r>
      <w:r w:rsidR="009A5B32">
        <w:rPr>
          <w:rFonts w:ascii="Times New Roman" w:hAnsi="Times New Roman" w:cs="Times New Roman" w:hint="eastAsia"/>
          <w:sz w:val="24"/>
        </w:rPr>
        <w:t>disappeare</w:t>
      </w:r>
      <w:r w:rsidR="00410A02">
        <w:rPr>
          <w:rFonts w:ascii="Times New Roman" w:hAnsi="Times New Roman" w:cs="Times New Roman" w:hint="eastAsia"/>
          <w:sz w:val="24"/>
        </w:rPr>
        <w:t>d</w:t>
      </w:r>
      <w:r w:rsidR="00A752D0">
        <w:rPr>
          <w:rFonts w:ascii="Times New Roman" w:hAnsi="Times New Roman" w:cs="Times New Roman" w:hint="eastAsia"/>
          <w:sz w:val="24"/>
        </w:rPr>
        <w:t xml:space="preserve"> by adjusting the ascertainment bias.</w:t>
      </w:r>
      <w:r w:rsidR="00D50955">
        <w:rPr>
          <w:rFonts w:ascii="Times New Roman" w:hAnsi="Times New Roman" w:cs="Times New Roman" w:hint="eastAsia"/>
          <w:sz w:val="24"/>
        </w:rPr>
        <w:t xml:space="preserve"> H</w:t>
      </w:r>
      <w:r w:rsidR="00C971FF">
        <w:rPr>
          <w:rFonts w:ascii="Times New Roman" w:hAnsi="Times New Roman" w:cs="Times New Roman" w:hint="eastAsia"/>
          <w:sz w:val="24"/>
        </w:rPr>
        <w:t xml:space="preserve">owever, </w:t>
      </w:r>
      <w:r w:rsidR="00446552">
        <w:rPr>
          <w:rFonts w:ascii="Times New Roman" w:hAnsi="Times New Roman" w:cs="Times New Roman" w:hint="eastAsia"/>
          <w:sz w:val="24"/>
        </w:rPr>
        <w:t>in s</w:t>
      </w:r>
      <w:r w:rsidR="00EB6008">
        <w:rPr>
          <w:rFonts w:ascii="Times New Roman" w:hAnsi="Times New Roman" w:cs="Times New Roman" w:hint="eastAsia"/>
          <w:sz w:val="24"/>
        </w:rPr>
        <w:t>ome situations, it shows somewhat</w:t>
      </w:r>
      <w:r w:rsidR="00446552">
        <w:rPr>
          <w:rFonts w:ascii="Times New Roman" w:hAnsi="Times New Roman" w:cs="Times New Roman" w:hint="eastAsia"/>
          <w:sz w:val="24"/>
        </w:rPr>
        <w:t xml:space="preserve"> unstable estimates. </w:t>
      </w:r>
    </w:p>
    <w:p w14:paraId="54D5A959" w14:textId="7A60F4E7" w:rsidR="000A13D5" w:rsidRDefault="00E20E04" w:rsidP="00D151FC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</w:rPr>
        <w:t>The empirical sizes of</w:t>
      </w:r>
      <w:r w:rsidR="00C8183C">
        <w:rPr>
          <w:rFonts w:ascii="Times New Roman" w:hAnsi="Times New Roman" w:cs="Times New Roman" w:hint="eastAsia"/>
          <w:sz w:val="24"/>
        </w:rPr>
        <w:t xml:space="preserve"> the</w:t>
      </w:r>
      <w:r>
        <w:rPr>
          <w:rFonts w:ascii="Times New Roman" w:hAnsi="Times New Roman" w:cs="Times New Roman" w:hint="eastAsia"/>
          <w:sz w:val="24"/>
        </w:rPr>
        <w:t xml:space="preserve"> CEST for the hypothesis</w:t>
      </w:r>
      <w:proofErr w:type="gramStart"/>
      <w:r>
        <w:rPr>
          <w:rFonts w:ascii="Times New Roman" w:hAnsi="Times New Roman" w:cs="Times New Roman" w:hint="eastAsia"/>
          <w:sz w:val="24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=0</m:t>
        </m:r>
      </m:oMath>
      <w:r w:rsidR="00DB071F">
        <w:rPr>
          <w:rFonts w:ascii="Times New Roman" w:hAnsi="Times New Roman" w:cs="Times New Roman" w:hint="eastAsia"/>
          <w:sz w:val="24"/>
          <w:szCs w:val="24"/>
        </w:rPr>
        <w:t>, were shown in Table 3. The tests were slightly conservative producing smaller sizes than significance levels.</w:t>
      </w:r>
      <w:r w:rsidR="001B2F80">
        <w:rPr>
          <w:rFonts w:ascii="Times New Roman" w:hAnsi="Times New Roman" w:cs="Times New Roman" w:hint="eastAsia"/>
          <w:sz w:val="24"/>
          <w:szCs w:val="24"/>
        </w:rPr>
        <w:t xml:space="preserve"> This might be due to overestimat</w:t>
      </w:r>
      <w:r w:rsidR="00DD1CB7">
        <w:rPr>
          <w:rFonts w:ascii="Times New Roman" w:hAnsi="Times New Roman" w:cs="Times New Roman" w:hint="eastAsia"/>
          <w:sz w:val="24"/>
          <w:szCs w:val="24"/>
        </w:rPr>
        <w:t xml:space="preserve">e of the variance of the CES or incorrect probability of </w:t>
      </w:r>
      <w:proofErr w:type="gramStart"/>
      <w:r w:rsidR="00DD1CB7">
        <w:rPr>
          <w:rFonts w:ascii="Times New Roman" w:hAnsi="Times New Roman" w:cs="Times New Roman" w:hint="eastAsia"/>
          <w:sz w:val="24"/>
          <w:szCs w:val="24"/>
        </w:rPr>
        <w:t xml:space="preserve">zero </w:t>
      </w:r>
      <w:proofErr w:type="gramEnd"/>
      <m:oMath>
        <m:acc>
          <m:accPr>
            <m:ctrlPr>
              <w:rPr>
                <w:rFonts w:ascii="Cambria Math" w:hAnsi="Cambria Math"/>
                <w:sz w:val="24"/>
                <w:szCs w:val="24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</m:acc>
      </m:oMath>
      <w:r w:rsidR="00DD1CB7">
        <w:rPr>
          <w:rFonts w:ascii="Times New Roman" w:hAnsi="Times New Roman" w:cs="Times New Roman" w:hint="eastAsia"/>
          <w:sz w:val="24"/>
          <w:szCs w:val="24"/>
        </w:rPr>
        <w:t xml:space="preserve">, i.e., </w:t>
      </w: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acc>
                  <m:acc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e>
                </m:acc>
                <m:r>
                  <w:rPr>
                    <w:rFonts w:ascii="Cambria Math" w:hAnsi="Cambria Math"/>
                    <w:sz w:val="24"/>
                    <w:szCs w:val="24"/>
                  </w:rPr>
                  <m:t>=0</m:t>
                </m:r>
              </m:e>
            </m:d>
          </m:e>
        </m:func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≠0.5</m:t>
        </m:r>
      </m:oMath>
      <w:r w:rsidR="004B756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FF6765">
        <w:rPr>
          <w:rFonts w:ascii="Times New Roman" w:hAnsi="Times New Roman" w:cs="Times New Roman" w:hint="eastAsia"/>
          <w:sz w:val="24"/>
          <w:szCs w:val="24"/>
        </w:rPr>
        <w:t xml:space="preserve">However,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in spite of the conservative </w:t>
      </w:r>
      <w:r w:rsidR="00716174">
        <w:rPr>
          <w:rFonts w:ascii="Times New Roman" w:hAnsi="Times New Roman" w:cs="Times New Roman"/>
          <w:sz w:val="24"/>
          <w:szCs w:val="24"/>
        </w:rPr>
        <w:t>property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 of the test, </w:t>
      </w:r>
      <w:r w:rsidR="00897CEA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empirical </w:t>
      </w:r>
      <w:r w:rsidR="00897CEA">
        <w:rPr>
          <w:rFonts w:ascii="Times New Roman" w:hAnsi="Times New Roman" w:cs="Times New Roman" w:hint="eastAsia"/>
          <w:sz w:val="24"/>
          <w:szCs w:val="24"/>
        </w:rPr>
        <w:t xml:space="preserve">power </w:t>
      </w:r>
      <w:r w:rsidR="00716174">
        <w:rPr>
          <w:rFonts w:ascii="Times New Roman" w:hAnsi="Times New Roman" w:cs="Times New Roman" w:hint="eastAsia"/>
          <w:sz w:val="24"/>
          <w:szCs w:val="24"/>
        </w:rPr>
        <w:t xml:space="preserve">was </w:t>
      </w:r>
      <w:r w:rsidR="00A769A4">
        <w:rPr>
          <w:rFonts w:ascii="Times New Roman" w:hAnsi="Times New Roman" w:cs="Times New Roman" w:hint="eastAsia"/>
          <w:sz w:val="24"/>
          <w:szCs w:val="24"/>
        </w:rPr>
        <w:t>generally</w:t>
      </w:r>
      <w:r w:rsidR="00EB1CF7">
        <w:rPr>
          <w:rFonts w:ascii="Times New Roman" w:hAnsi="Times New Roman" w:cs="Times New Roman" w:hint="eastAsia"/>
          <w:sz w:val="24"/>
          <w:szCs w:val="24"/>
        </w:rPr>
        <w:t xml:space="preserve"> larger than </w:t>
      </w:r>
      <w:r w:rsidR="00562E16">
        <w:rPr>
          <w:rFonts w:ascii="Times New Roman" w:hAnsi="Times New Roman" w:cs="Times New Roman" w:hint="eastAsia"/>
          <w:sz w:val="24"/>
          <w:szCs w:val="24"/>
        </w:rPr>
        <w:t>the significance levels and it increases as the true heritability increases</w:t>
      </w:r>
      <w:r w:rsidR="0097213C">
        <w:rPr>
          <w:rFonts w:ascii="Times New Roman" w:hAnsi="Times New Roman" w:cs="Times New Roman" w:hint="eastAsia"/>
          <w:sz w:val="24"/>
          <w:szCs w:val="24"/>
        </w:rPr>
        <w:t xml:space="preserve"> (Table 4)</w:t>
      </w:r>
      <w:r w:rsidR="00562E16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C76BB9">
        <w:rPr>
          <w:rFonts w:ascii="Times New Roman" w:hAnsi="Times New Roman" w:cs="Times New Roman" w:hint="eastAsia"/>
          <w:sz w:val="24"/>
          <w:szCs w:val="24"/>
        </w:rPr>
        <w:t xml:space="preserve">Interestingly, </w:t>
      </w:r>
      <w:r w:rsidR="00BD2546">
        <w:rPr>
          <w:rFonts w:ascii="Times New Roman" w:hAnsi="Times New Roman" w:cs="Times New Roman" w:hint="eastAsia"/>
          <w:sz w:val="24"/>
          <w:szCs w:val="24"/>
        </w:rPr>
        <w:t xml:space="preserve">we </w:t>
      </w:r>
      <w:r w:rsidR="00BD2546">
        <w:rPr>
          <w:rFonts w:ascii="Times New Roman" w:hAnsi="Times New Roman" w:cs="Times New Roman"/>
          <w:sz w:val="24"/>
          <w:szCs w:val="24"/>
        </w:rPr>
        <w:t>achieved</w:t>
      </w:r>
      <w:r w:rsidR="00BD2546">
        <w:rPr>
          <w:rFonts w:ascii="Times New Roman" w:hAnsi="Times New Roman" w:cs="Times New Roman" w:hint="eastAsia"/>
          <w:sz w:val="24"/>
          <w:szCs w:val="24"/>
        </w:rPr>
        <w:t xml:space="preserve"> quite large empirical power for the larger prevalence</w:t>
      </w:r>
      <w:r w:rsidR="0042529F">
        <w:rPr>
          <w:rFonts w:ascii="Times New Roman" w:hAnsi="Times New Roman" w:cs="Times New Roman" w:hint="eastAsia"/>
          <w:sz w:val="24"/>
          <w:szCs w:val="24"/>
        </w:rPr>
        <w:t xml:space="preserve"> and these results are very encouraging given that CEST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42529F">
        <w:rPr>
          <w:rFonts w:ascii="Times New Roman" w:hAnsi="Times New Roman" w:cs="Times New Roman" w:hint="eastAsia"/>
          <w:sz w:val="24"/>
          <w:szCs w:val="24"/>
        </w:rPr>
        <w:t xml:space="preserve"> is conservative.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A4354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CEST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151FC">
        <w:rPr>
          <w:rFonts w:ascii="Times New Roman" w:hAnsi="Times New Roman" w:cs="Times New Roman" w:hint="eastAsia"/>
          <w:sz w:val="24"/>
          <w:szCs w:val="24"/>
        </w:rPr>
        <w:t xml:space="preserve"> seems to preserve </w:t>
      </w:r>
      <w:r w:rsidR="00246693">
        <w:rPr>
          <w:rFonts w:ascii="Times New Roman" w:hAnsi="Times New Roman" w:cs="Times New Roman" w:hint="eastAsia"/>
          <w:sz w:val="24"/>
          <w:szCs w:val="24"/>
        </w:rPr>
        <w:t>well the nominal significance level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 under the null hypothesis,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r>
          <w:rPr>
            <w:rFonts w:ascii="Cambria Math" w:hAnsi="Cambria Math" w:cs="Times New Roman"/>
            <w:sz w:val="24"/>
            <w:szCs w:val="24"/>
          </w:rPr>
          <m:t>β</m:t>
        </m:r>
        <m:r>
          <w:rPr>
            <w:rFonts w:ascii="Cambria Math" w:hAnsi="Cambria Math"/>
            <w:sz w:val="24"/>
            <w:szCs w:val="24"/>
          </w:rPr>
          <m:t>=0</m:t>
        </m:r>
      </m:oMath>
      <w:r w:rsidR="00E17990">
        <w:rPr>
          <w:rFonts w:ascii="Times New Roman" w:hAnsi="Times New Roman" w:cs="Times New Roman" w:hint="eastAsia"/>
          <w:sz w:val="24"/>
          <w:szCs w:val="24"/>
        </w:rPr>
        <w:t xml:space="preserve"> (Table 5)</w:t>
      </w:r>
      <w:r w:rsidR="00E72D9E">
        <w:rPr>
          <w:rFonts w:ascii="Times New Roman" w:hAnsi="Times New Roman" w:cs="Times New Roman" w:hint="eastAsia"/>
          <w:sz w:val="24"/>
          <w:szCs w:val="24"/>
        </w:rPr>
        <w:t>.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The empirical powers of the CEST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8E1C7A">
        <w:rPr>
          <w:rFonts w:ascii="Times New Roman" w:hAnsi="Times New Roman" w:cs="Times New Roman" w:hint="eastAsia"/>
          <w:sz w:val="24"/>
          <w:szCs w:val="24"/>
        </w:rPr>
        <w:t xml:space="preserve"> were assessed using 2,000 replicates at several significance levels and s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imilar to the CEST </w:t>
      </w:r>
      <w:proofErr w:type="gramStart"/>
      <w:r w:rsidR="00DC6EE8">
        <w:rPr>
          <w:rFonts w:ascii="Times New Roman" w:hAnsi="Times New Roman" w:cs="Times New Roman" w:hint="eastAsia"/>
          <w:sz w:val="24"/>
          <w:szCs w:val="24"/>
        </w:rPr>
        <w:t xml:space="preserve">for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8E1C7A">
        <w:rPr>
          <w:rFonts w:ascii="Times New Roman" w:hAnsi="Times New Roman" w:cs="Times New Roman" w:hint="eastAsia"/>
          <w:sz w:val="24"/>
          <w:szCs w:val="24"/>
        </w:rPr>
        <w:t>, the empirical power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increases as the </w:t>
      </w:r>
      <w:r w:rsidR="008E1C7A">
        <w:rPr>
          <w:rFonts w:ascii="Times New Roman" w:hAnsi="Times New Roman" w:cs="Times New Roman"/>
          <w:sz w:val="24"/>
          <w:szCs w:val="24"/>
        </w:rPr>
        <w:t>prevalence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 is getting larger.</w:t>
      </w:r>
    </w:p>
    <w:p w14:paraId="30B0705F" w14:textId="77777777" w:rsidR="00036E93" w:rsidRDefault="00036E93" w:rsidP="00D151FC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2D96037A" w14:textId="3946E592" w:rsidR="001B5E41" w:rsidRDefault="001B5E41" w:rsidP="001B5E41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Applications of LTMH </w:t>
      </w:r>
      <w:r w:rsidR="00CF1594">
        <w:rPr>
          <w:rFonts w:ascii="Times New Roman" w:hAnsi="Times New Roman" w:cs="Times New Roman" w:hint="eastAsia"/>
          <w:b/>
          <w:sz w:val="24"/>
          <w:szCs w:val="24"/>
        </w:rPr>
        <w:t xml:space="preserve">and CEST </w:t>
      </w:r>
      <w:r>
        <w:rPr>
          <w:rFonts w:ascii="Times New Roman" w:hAnsi="Times New Roman" w:cs="Times New Roman" w:hint="eastAsia"/>
          <w:b/>
          <w:sz w:val="24"/>
          <w:szCs w:val="24"/>
        </w:rPr>
        <w:t xml:space="preserve">to </w:t>
      </w:r>
      <w:r>
        <w:rPr>
          <w:rFonts w:ascii="Times New Roman" w:hAnsi="Times New Roman" w:cs="Times New Roman" w:hint="eastAsia"/>
          <w:b/>
          <w:sz w:val="24"/>
          <w:szCs w:val="24"/>
        </w:rPr>
        <w:t>Type 2 Diabetes</w:t>
      </w:r>
    </w:p>
    <w:p w14:paraId="4BFE0D21" w14:textId="77777777" w:rsidR="0004371A" w:rsidRDefault="00CE5E95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In T2D dataset, </w:t>
      </w:r>
      <w:r w:rsidR="00BB1337">
        <w:rPr>
          <w:rFonts w:ascii="Times New Roman" w:hAnsi="Times New Roman" w:cs="Times New Roman"/>
          <w:sz w:val="24"/>
          <w:szCs w:val="24"/>
        </w:rPr>
        <w:t xml:space="preserve">there </w:t>
      </w:r>
      <w:r w:rsidR="00E203FD">
        <w:rPr>
          <w:rFonts w:ascii="Times New Roman" w:hAnsi="Times New Roman" w:cs="Times New Roman" w:hint="eastAsia"/>
          <w:sz w:val="24"/>
          <w:szCs w:val="24"/>
        </w:rPr>
        <w:t>are</w:t>
      </w:r>
      <w:r w:rsidR="00BB1337">
        <w:rPr>
          <w:rFonts w:ascii="Times New Roman" w:hAnsi="Times New Roman" w:cs="Times New Roman"/>
          <w:sz w:val="24"/>
          <w:szCs w:val="24"/>
        </w:rPr>
        <w:t xml:space="preserve"> </w:t>
      </w:r>
      <w:r w:rsidR="00E203FD">
        <w:rPr>
          <w:rFonts w:ascii="Times New Roman" w:hAnsi="Times New Roman" w:cs="Times New Roman" w:hint="eastAsia"/>
          <w:sz w:val="24"/>
          <w:szCs w:val="24"/>
        </w:rPr>
        <w:t>1,736 T2D patients (36.75%) and average age is 48.63 years old with standard deviation of 15.7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(Table 7)</w:t>
      </w:r>
      <w:r w:rsidR="00E203F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All relatives are first-degree of relatives of </w:t>
      </w:r>
      <w:proofErr w:type="spellStart"/>
      <w:r w:rsidR="007E75A3">
        <w:rPr>
          <w:rFonts w:ascii="Times New Roman" w:hAnsi="Times New Roman" w:cs="Times New Roman" w:hint="eastAsia"/>
          <w:sz w:val="24"/>
          <w:szCs w:val="24"/>
        </w:rPr>
        <w:t>probands</w:t>
      </w:r>
      <w:proofErr w:type="spellEnd"/>
      <w:r w:rsidR="007E75A3">
        <w:rPr>
          <w:rFonts w:ascii="Times New Roman" w:hAnsi="Times New Roman" w:cs="Times New Roman" w:hint="eastAsia"/>
          <w:sz w:val="24"/>
          <w:szCs w:val="24"/>
        </w:rPr>
        <w:t xml:space="preserve"> consisting of parents, siblings and </w:t>
      </w:r>
      <w:proofErr w:type="spellStart"/>
      <w:r w:rsidR="007E75A3">
        <w:rPr>
          <w:rFonts w:ascii="Times New Roman" w:hAnsi="Times New Roman" w:cs="Times New Roman" w:hint="eastAsia"/>
          <w:sz w:val="24"/>
          <w:szCs w:val="24"/>
        </w:rPr>
        <w:t>offsprings</w:t>
      </w:r>
      <w:proofErr w:type="spellEnd"/>
      <w:r w:rsidR="007E75A3"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30688D6F" w14:textId="6C4A8C9E" w:rsidR="002225B6" w:rsidRDefault="005D1A79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  <w:bookmarkStart w:id="0" w:name="_GoBack"/>
      <w:bookmarkEnd w:id="0"/>
      <w:r w:rsidRPr="0052436D">
        <w:rPr>
          <w:rFonts w:ascii="Times New Roman" w:hAnsi="Times New Roman" w:cs="Times New Roman" w:hint="eastAsia"/>
          <w:sz w:val="24"/>
          <w:szCs w:val="24"/>
        </w:rPr>
        <w:lastRenderedPageBreak/>
        <w:t xml:space="preserve">We estimated </w:t>
      </w:r>
      <w:r w:rsidR="0016512B" w:rsidRPr="0052436D">
        <w:rPr>
          <w:rFonts w:ascii="Times New Roman" w:hAnsi="Times New Roman" w:cs="Times New Roman" w:hint="eastAsia"/>
          <w:sz w:val="24"/>
          <w:szCs w:val="24"/>
        </w:rPr>
        <w:t>a</w:t>
      </w:r>
      <w:r w:rsidRPr="0052436D">
        <w:rPr>
          <w:rFonts w:ascii="Times New Roman" w:hAnsi="Times New Roman" w:cs="Times New Roman" w:hint="eastAsia"/>
          <w:sz w:val="24"/>
          <w:szCs w:val="24"/>
        </w:rPr>
        <w:t xml:space="preserve"> heritability of </w:t>
      </w:r>
      <w:r w:rsidR="0016512B" w:rsidRPr="0052436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Pr="0052436D">
        <w:rPr>
          <w:rFonts w:ascii="Times New Roman" w:hAnsi="Times New Roman" w:cs="Times New Roman" w:hint="eastAsia"/>
          <w:sz w:val="24"/>
          <w:szCs w:val="24"/>
        </w:rPr>
        <w:t>T2D on liability scale using LTMH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 xml:space="preserve">. For the Korea population, </w:t>
      </w:r>
      <w:r w:rsidR="0052436D" w:rsidRPr="0052436D">
        <w:rPr>
          <w:rFonts w:ascii="Times New Roman" w:hAnsi="Times New Roman" w:cs="Times New Roman" w:hint="eastAsia"/>
          <w:sz w:val="24"/>
          <w:szCs w:val="24"/>
        </w:rPr>
        <w:t>29.44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>% of phenotypic variance was estimated to be explained by an additive genetic effect.</w:t>
      </w:r>
      <w:r w:rsidR="00E8548C" w:rsidRPr="005243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6008" w:rsidRPr="0052436D">
        <w:rPr>
          <w:rFonts w:ascii="Times New Roman" w:hAnsi="Times New Roman" w:cs="Times New Roman" w:hint="eastAsia"/>
          <w:sz w:val="24"/>
          <w:szCs w:val="24"/>
        </w:rPr>
        <w:t xml:space="preserve">This value </w:t>
      </w:r>
      <w:r w:rsidR="00FF524F">
        <w:rPr>
          <w:rFonts w:ascii="Times New Roman" w:hAnsi="Times New Roman" w:cs="Times New Roman" w:hint="eastAsia"/>
          <w:sz w:val="24"/>
          <w:szCs w:val="24"/>
        </w:rPr>
        <w:t>was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 slightly </w:t>
      </w:r>
      <w:r w:rsidR="00671CD8">
        <w:rPr>
          <w:rFonts w:ascii="Times New Roman" w:hAnsi="Times New Roman" w:cs="Times New Roman" w:hint="eastAsia"/>
          <w:sz w:val="24"/>
          <w:szCs w:val="24"/>
        </w:rPr>
        <w:t>over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estimated </w:t>
      </w:r>
      <w:r w:rsidR="00014D9F">
        <w:rPr>
          <w:rFonts w:ascii="Times New Roman" w:hAnsi="Times New Roman" w:cs="Times New Roman" w:hint="eastAsia"/>
          <w:sz w:val="24"/>
          <w:szCs w:val="24"/>
        </w:rPr>
        <w:t xml:space="preserve">in comparison to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heritability estimates </w:t>
      </w:r>
      <w:r w:rsidR="00A3520E">
        <w:rPr>
          <w:rFonts w:ascii="Times New Roman" w:hAnsi="Times New Roman" w:cs="Times New Roman" w:hint="eastAsia"/>
          <w:sz w:val="24"/>
          <w:szCs w:val="24"/>
        </w:rPr>
        <w:t>of T2D (</w:t>
      </w:r>
      <w:r w:rsidR="009D31A5">
        <w:rPr>
          <w:rFonts w:ascii="Times New Roman" w:hAnsi="Times New Roman" w:cs="Times New Roman" w:hint="eastAsia"/>
          <w:sz w:val="24"/>
          <w:szCs w:val="24"/>
        </w:rPr>
        <w:t>26%</w:t>
      </w:r>
      <w:r w:rsidR="00A3520E">
        <w:rPr>
          <w:rFonts w:ascii="Times New Roman" w:hAnsi="Times New Roman" w:cs="Times New Roman" w:hint="eastAsia"/>
          <w:sz w:val="24"/>
          <w:szCs w:val="24"/>
        </w:rPr>
        <w:t>)</w:t>
      </w:r>
      <w:r w:rsidR="009D31A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using ACE model </w:t>
      </w:r>
      <w:r w:rsidR="00FD2D9E">
        <w:rPr>
          <w:rFonts w:ascii="Times New Roman" w:hAnsi="Times New Roman" w:cs="Times New Roman" w:hint="eastAsia"/>
          <w:sz w:val="24"/>
          <w:szCs w:val="24"/>
        </w:rPr>
        <w:t>based on</w:t>
      </w:r>
      <w:r w:rsidR="005E1AC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twin </w:t>
      </w:r>
      <w:r w:rsidR="00FD2D9E">
        <w:rPr>
          <w:rFonts w:ascii="Times New Roman" w:hAnsi="Times New Roman" w:cs="Times New Roman" w:hint="eastAsia"/>
          <w:sz w:val="24"/>
          <w:szCs w:val="24"/>
        </w:rPr>
        <w:t>data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1A5">
        <w:rPr>
          <w:rFonts w:ascii="Times New Roman" w:hAnsi="Times New Roman" w:cs="Times New Roman"/>
          <w:sz w:val="24"/>
          <w:szCs w:val="24"/>
        </w:rPr>
        <w:fldChar w:fldCharType="begin"/>
      </w:r>
      <w:r w:rsidR="009D31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ulsen&lt;/Author&gt;&lt;Year&gt;1999&lt;/Year&gt;&lt;RecNum&gt;63&lt;/RecNum&gt;&lt;DisplayText&gt;[30]&lt;/DisplayText&gt;&lt;record&gt;&lt;rec-number&gt;63&lt;/rec-number&gt;&lt;foreign-keys&gt;&lt;key app="EN" db-id="ed55p9vfos2fvje0dxm59250sdex2xa9v9xr" timestamp="1542090816"&gt;63&lt;/key&gt;&lt;/foreign-keys&gt;&lt;ref-type name="Journal Article"&gt;17&lt;/ref-type&gt;&lt;contributors&gt;&lt;authors&gt;&lt;author&gt;Poulsen, P&lt;/author&gt;&lt;author&gt;Kyvik, K Ohm&lt;/author&gt;&lt;author&gt;Vaag, A&lt;/author&gt;&lt;author&gt;Beck-Nielsen, H&lt;/author&gt;&lt;/authors&gt;&lt;/contributors&gt;&lt;titles&gt;&lt;title&gt;Heritability of type II (non-insulin-dependent) diabetes mellitus and abnormal glucose tolerance–a population-based twin study&lt;/title&gt;&lt;secondary-title&gt;Diabetologia&lt;/secondary-title&gt;&lt;/titles&gt;&lt;periodical&gt;&lt;full-title&gt;Diabetologia&lt;/full-title&gt;&lt;/periodical&gt;&lt;pages&gt;139-145&lt;/pages&gt;&lt;volume&gt;42&lt;/volume&gt;&lt;number&gt;2&lt;/number&gt;&lt;dates&gt;&lt;year&gt;1999&lt;/year&gt;&lt;/dates&gt;&lt;isbn&gt;0012-186X&lt;/isbn&gt;&lt;urls&gt;&lt;/urls&gt;&lt;/record&gt;&lt;/Cite&gt;&lt;/EndNote&gt;</w:instrText>
      </w:r>
      <w:r w:rsidR="009D31A5">
        <w:rPr>
          <w:rFonts w:ascii="Times New Roman" w:hAnsi="Times New Roman" w:cs="Times New Roman"/>
          <w:sz w:val="24"/>
          <w:szCs w:val="24"/>
        </w:rPr>
        <w:fldChar w:fldCharType="separate"/>
      </w:r>
      <w:r w:rsidR="009D31A5">
        <w:rPr>
          <w:rFonts w:ascii="Times New Roman" w:hAnsi="Times New Roman" w:cs="Times New Roman"/>
          <w:noProof/>
          <w:sz w:val="24"/>
          <w:szCs w:val="24"/>
        </w:rPr>
        <w:t>[30]</w:t>
      </w:r>
      <w:r w:rsidR="009D31A5">
        <w:rPr>
          <w:rFonts w:ascii="Times New Roman" w:hAnsi="Times New Roman" w:cs="Times New Roman"/>
          <w:sz w:val="24"/>
          <w:szCs w:val="24"/>
        </w:rPr>
        <w:fldChar w:fldCharType="end"/>
      </w:r>
      <w:r w:rsidR="009D31A5">
        <w:rPr>
          <w:rFonts w:ascii="Times New Roman" w:hAnsi="Times New Roman" w:cs="Times New Roman" w:hint="eastAsia"/>
          <w:sz w:val="24"/>
          <w:szCs w:val="24"/>
        </w:rPr>
        <w:t>.</w:t>
      </w:r>
      <w:r w:rsidR="006A60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A6005">
        <w:rPr>
          <w:rFonts w:ascii="Times New Roman" w:hAnsi="Times New Roman" w:cs="Times New Roman"/>
          <w:sz w:val="24"/>
          <w:szCs w:val="24"/>
        </w:rPr>
        <w:t xml:space="preserve">Coefficient estimates for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>unstandardized age was 0.051 which means that as an age increases by 1, disease threshold is reduced by 0.051 on liability scale.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92AE1">
        <w:rPr>
          <w:rFonts w:ascii="Times New Roman" w:hAnsi="Times New Roman" w:cs="Times New Roman" w:hint="eastAsia"/>
          <w:sz w:val="24"/>
          <w:szCs w:val="24"/>
        </w:rPr>
        <w:t xml:space="preserve">Based on these estimated values, </w:t>
      </w:r>
      <w:r w:rsidR="006A089A">
        <w:rPr>
          <w:rFonts w:ascii="Times New Roman" w:hAnsi="Times New Roman" w:cs="Times New Roman" w:hint="eastAsia"/>
          <w:sz w:val="24"/>
          <w:szCs w:val="24"/>
        </w:rPr>
        <w:t>Figure 3 illustrates trend</w:t>
      </w:r>
      <w:r w:rsidR="00626ADB">
        <w:rPr>
          <w:rFonts w:ascii="Times New Roman" w:hAnsi="Times New Roman" w:cs="Times New Roman" w:hint="eastAsia"/>
          <w:sz w:val="24"/>
          <w:szCs w:val="24"/>
        </w:rPr>
        <w:t xml:space="preserve"> in 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the probability of being affected to the T2D </w:t>
      </w:r>
      <w:r w:rsidR="00626ADB">
        <w:rPr>
          <w:rFonts w:ascii="Times New Roman" w:hAnsi="Times New Roman" w:cs="Times New Roman" w:hint="eastAsia"/>
          <w:sz w:val="24"/>
          <w:szCs w:val="24"/>
        </w:rPr>
        <w:t>by changes in age for various family histories.</w:t>
      </w:r>
      <w:r w:rsidR="00973AF2">
        <w:rPr>
          <w:rFonts w:ascii="Times New Roman" w:hAnsi="Times New Roman" w:cs="Times New Roman" w:hint="eastAsia"/>
          <w:sz w:val="24"/>
          <w:szCs w:val="24"/>
        </w:rPr>
        <w:t xml:space="preserve"> As expected, 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the risk </w:t>
      </w:r>
      <w:r w:rsidR="005C6B51">
        <w:rPr>
          <w:rFonts w:ascii="Times New Roman" w:hAnsi="Times New Roman" w:cs="Times New Roman"/>
          <w:sz w:val="24"/>
          <w:szCs w:val="24"/>
        </w:rPr>
        <w:t xml:space="preserve">increases 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linearly with age for all situations. At the same time, the more relatives with the T2D, the greater the risk, and the risk of exposure to the T2D is </w:t>
      </w:r>
      <w:r w:rsidR="00850C24">
        <w:rPr>
          <w:rFonts w:ascii="Times New Roman" w:hAnsi="Times New Roman" w:cs="Times New Roman" w:hint="eastAsia"/>
          <w:sz w:val="24"/>
          <w:szCs w:val="24"/>
        </w:rPr>
        <w:t xml:space="preserve">about </w:t>
      </w:r>
      <w:r w:rsidR="00D72FF1">
        <w:rPr>
          <w:rFonts w:ascii="Times New Roman" w:hAnsi="Times New Roman" w:cs="Times New Roman" w:hint="eastAsia"/>
          <w:sz w:val="24"/>
          <w:szCs w:val="24"/>
        </w:rPr>
        <w:t>3</w:t>
      </w:r>
      <w:r w:rsidR="00850C24">
        <w:rPr>
          <w:rFonts w:ascii="Times New Roman" w:hAnsi="Times New Roman" w:cs="Times New Roman" w:hint="eastAsia"/>
          <w:sz w:val="24"/>
          <w:szCs w:val="24"/>
        </w:rPr>
        <w:t xml:space="preserve"> times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higher </w:t>
      </w:r>
      <w:r w:rsidR="007336CF">
        <w:rPr>
          <w:rFonts w:ascii="Times New Roman" w:hAnsi="Times New Roman" w:cs="Times New Roman" w:hint="eastAsia"/>
          <w:sz w:val="24"/>
          <w:szCs w:val="24"/>
        </w:rPr>
        <w:t>on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subjects having three affected relatives than </w:t>
      </w:r>
      <w:r w:rsidR="007336CF">
        <w:rPr>
          <w:rFonts w:ascii="Times New Roman" w:hAnsi="Times New Roman" w:cs="Times New Roman" w:hint="eastAsia"/>
          <w:sz w:val="24"/>
          <w:szCs w:val="24"/>
        </w:rPr>
        <w:t xml:space="preserve">on </w:t>
      </w:r>
      <w:r w:rsidR="005C6B51">
        <w:rPr>
          <w:rFonts w:ascii="Times New Roman" w:hAnsi="Times New Roman" w:cs="Times New Roman"/>
          <w:sz w:val="24"/>
          <w:szCs w:val="24"/>
        </w:rPr>
        <w:t>subject</w:t>
      </w:r>
      <w:r w:rsidR="007336CF">
        <w:rPr>
          <w:rFonts w:ascii="Times New Roman" w:hAnsi="Times New Roman" w:cs="Times New Roman" w:hint="eastAsia"/>
          <w:sz w:val="24"/>
          <w:szCs w:val="24"/>
        </w:rPr>
        <w:t>s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without affected relatives.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</w:t>
      </w:r>
      <w:proofErr w:type="gramStart"/>
      <w:r w:rsidR="00F408D3">
        <w:rPr>
          <w:rFonts w:ascii="Times New Roman" w:hAnsi="Times New Roman" w:cs="Times New Roman" w:hint="eastAsia"/>
          <w:sz w:val="24"/>
          <w:szCs w:val="24"/>
        </w:rPr>
        <w:t>LTMH estimates was</w:t>
      </w:r>
      <w:proofErr w:type="gramEnd"/>
      <w:r w:rsidR="00F408D3">
        <w:rPr>
          <w:rFonts w:ascii="Times New Roman" w:hAnsi="Times New Roman" w:cs="Times New Roman" w:hint="eastAsia"/>
          <w:sz w:val="24"/>
          <w:szCs w:val="24"/>
        </w:rPr>
        <w:t xml:space="preserve"> statistically significan</w:t>
      </w:r>
      <w:r w:rsidR="007C7A60">
        <w:rPr>
          <w:rFonts w:ascii="Times New Roman" w:hAnsi="Times New Roman" w:cs="Times New Roman" w:hint="eastAsia"/>
          <w:sz w:val="24"/>
          <w:szCs w:val="24"/>
        </w:rPr>
        <w:t>t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under the </w:t>
      </w:r>
      <w:r w:rsidR="00F408D3">
        <w:rPr>
          <w:rFonts w:ascii="Times New Roman" w:hAnsi="Times New Roman" w:cs="Times New Roman"/>
          <w:sz w:val="24"/>
          <w:szCs w:val="24"/>
        </w:rPr>
        <w:t>significance</w:t>
      </w:r>
      <w:r w:rsidR="00F408D3">
        <w:rPr>
          <w:rFonts w:ascii="Times New Roman" w:hAnsi="Times New Roman" w:cs="Times New Roman" w:hint="eastAsia"/>
          <w:sz w:val="24"/>
          <w:szCs w:val="24"/>
        </w:rPr>
        <w:t xml:space="preserve"> level of 0.05, providing P-value of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.20×</m:t>
        </m:r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5</m:t>
            </m:r>
          </m:sup>
        </m:sSup>
      </m:oMath>
      <w:r w:rsidR="000A3BB2">
        <w:rPr>
          <w:rFonts w:ascii="Times New Roman" w:hAnsi="Times New Roman" w:cs="Times New Roman" w:hint="eastAsia"/>
          <w:sz w:val="24"/>
          <w:szCs w:val="24"/>
        </w:rPr>
        <w:t xml:space="preserve"> by CEST</w:t>
      </w:r>
      <w:r w:rsidR="00F408D3">
        <w:rPr>
          <w:rFonts w:ascii="Times New Roman" w:hAnsi="Times New Roman" w:cs="Times New Roman" w:hint="eastAsia"/>
          <w:sz w:val="24"/>
          <w:szCs w:val="24"/>
        </w:rPr>
        <w:t>.</w:t>
      </w:r>
    </w:p>
    <w:p w14:paraId="6C50A4CF" w14:textId="77777777" w:rsidR="00031890" w:rsidRDefault="00031890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 w:hint="eastAsia"/>
          <w:sz w:val="24"/>
          <w:szCs w:val="24"/>
        </w:rPr>
      </w:pPr>
    </w:p>
    <w:p w14:paraId="76AE19C0" w14:textId="285F5B9C" w:rsidR="00031890" w:rsidRDefault="00031890" w:rsidP="00031890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8"/>
          <w:szCs w:val="24"/>
        </w:rPr>
      </w:pPr>
      <w:r w:rsidRPr="00E42160">
        <w:rPr>
          <w:rFonts w:ascii="Times New Roman" w:hAnsi="Times New Roman" w:cs="Times New Roman" w:hint="eastAsia"/>
          <w:b/>
          <w:sz w:val="28"/>
          <w:szCs w:val="24"/>
        </w:rPr>
        <w:t>Discussion</w:t>
      </w:r>
    </w:p>
    <w:p w14:paraId="19218B1E" w14:textId="77777777" w:rsidR="002A4342" w:rsidRPr="00E42160" w:rsidRDefault="002A4342" w:rsidP="00031890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 w:hint="eastAsia"/>
          <w:b/>
          <w:sz w:val="28"/>
          <w:szCs w:val="24"/>
        </w:rPr>
      </w:pPr>
    </w:p>
    <w:p w14:paraId="0D6C28EC" w14:textId="77777777" w:rsidR="00712760" w:rsidRPr="00A1530B" w:rsidRDefault="00F33080" w:rsidP="00F33080">
      <w:pPr>
        <w:widowControl/>
        <w:tabs>
          <w:tab w:val="left" w:pos="2568"/>
        </w:tabs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</w:rPr>
      </w:pPr>
      <w:r w:rsidRPr="00A1530B">
        <w:rPr>
          <w:rFonts w:ascii="Times New Roman" w:hAnsi="Times New Roman" w:cs="Times New Roman"/>
        </w:rPr>
        <w:tab/>
      </w:r>
    </w:p>
    <w:p w14:paraId="096A9E75" w14:textId="2A329502" w:rsidR="00AD519C" w:rsidRPr="00A1530B" w:rsidRDefault="00D768B7">
      <w:pPr>
        <w:widowControl/>
        <w:wordWrap/>
        <w:autoSpaceDE/>
        <w:autoSpaceDN/>
        <w:rPr>
          <w:rFonts w:ascii="Times New Roman" w:hAnsi="Times New Roman" w:cs="Times New Roman"/>
        </w:rPr>
      </w:pPr>
      <w:r w:rsidRPr="00A1530B">
        <w:rPr>
          <w:rFonts w:ascii="Times New Roman" w:hAnsi="Times New Roman" w:cs="Times New Roman"/>
        </w:rPr>
        <w:br w:type="page"/>
      </w:r>
    </w:p>
    <w:p w14:paraId="5A4DB53C" w14:textId="77777777" w:rsidR="00D768B7" w:rsidRPr="00A1530B" w:rsidRDefault="00AD519C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eastAsia="맑은 고딕" w:hAnsi="Times New Roman" w:cs="Times New Roman"/>
          <w:b/>
          <w:noProof/>
          <w:sz w:val="28"/>
        </w:rPr>
      </w:pPr>
      <w:r w:rsidRPr="00A1530B">
        <w:rPr>
          <w:rFonts w:ascii="Times New Roman" w:eastAsia="맑은 고딕" w:hAnsi="Times New Roman" w:cs="Times New Roman"/>
          <w:b/>
          <w:noProof/>
          <w:sz w:val="28"/>
        </w:rPr>
        <w:lastRenderedPageBreak/>
        <w:t>References</w:t>
      </w:r>
    </w:p>
    <w:p w14:paraId="3FF6C793" w14:textId="77777777" w:rsidR="009D31A5" w:rsidRPr="00303F37" w:rsidRDefault="00C80649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Pr="00303F37">
        <w:rPr>
          <w:rFonts w:ascii="Times New Roman" w:hAnsi="Times New Roman" w:cs="Times New Roman"/>
          <w:b/>
          <w:sz w:val="24"/>
          <w:szCs w:val="24"/>
        </w:rPr>
        <w:instrText xml:space="preserve"> ADDIN EN.REFLIST </w:instrText>
      </w:r>
      <w:r w:rsidRPr="00303F37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9D31A5" w:rsidRPr="00303F37">
        <w:rPr>
          <w:rFonts w:ascii="Times New Roman" w:hAnsi="Times New Roman" w:cs="Times New Roman"/>
          <w:sz w:val="24"/>
          <w:szCs w:val="24"/>
        </w:rPr>
        <w:t>1.</w:t>
      </w:r>
      <w:r w:rsidR="009D31A5" w:rsidRPr="00303F37">
        <w:rPr>
          <w:rFonts w:ascii="Times New Roman" w:hAnsi="Times New Roman" w:cs="Times New Roman"/>
          <w:sz w:val="24"/>
          <w:szCs w:val="24"/>
        </w:rPr>
        <w:tab/>
        <w:t xml:space="preserve">Visscher, P.M., W.G. Hill, and N.R. Wray, </w:t>
      </w:r>
      <w:r w:rsidR="009D31A5" w:rsidRPr="00303F37">
        <w:rPr>
          <w:rFonts w:ascii="Times New Roman" w:hAnsi="Times New Roman" w:cs="Times New Roman"/>
          <w:i/>
          <w:sz w:val="24"/>
          <w:szCs w:val="24"/>
        </w:rPr>
        <w:t>Heritability in the genomics era—concepts and misconceptions.</w:t>
      </w:r>
      <w:r w:rsidR="009D31A5" w:rsidRPr="00303F37">
        <w:rPr>
          <w:rFonts w:ascii="Times New Roman" w:hAnsi="Times New Roman" w:cs="Times New Roman"/>
          <w:sz w:val="24"/>
          <w:szCs w:val="24"/>
        </w:rPr>
        <w:t xml:space="preserve"> Nature reviews genetics, 2008. </w:t>
      </w:r>
      <w:r w:rsidR="009D31A5" w:rsidRPr="00303F37">
        <w:rPr>
          <w:rFonts w:ascii="Times New Roman" w:hAnsi="Times New Roman" w:cs="Times New Roman"/>
          <w:b/>
          <w:sz w:val="24"/>
          <w:szCs w:val="24"/>
        </w:rPr>
        <w:t>9</w:t>
      </w:r>
      <w:r w:rsidR="009D31A5" w:rsidRPr="00303F37">
        <w:rPr>
          <w:rFonts w:ascii="Times New Roman" w:hAnsi="Times New Roman" w:cs="Times New Roman"/>
          <w:sz w:val="24"/>
          <w:szCs w:val="24"/>
        </w:rPr>
        <w:t>(4): p. 255.</w:t>
      </w:r>
    </w:p>
    <w:p w14:paraId="6FBD477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Yang, J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Common SNPs explain a large proportion of the heritability for human height.</w:t>
      </w:r>
      <w:r w:rsidRPr="00303F37">
        <w:rPr>
          <w:rFonts w:ascii="Times New Roman" w:hAnsi="Times New Roman" w:cs="Times New Roman"/>
          <w:sz w:val="24"/>
          <w:szCs w:val="24"/>
        </w:rPr>
        <w:t xml:space="preserve"> Nature genetics, 2010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7): p. 565.</w:t>
      </w:r>
    </w:p>
    <w:p w14:paraId="0B52B79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Yang, J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GCTA: a tool for genome-wide complex trait analysi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88</w:t>
      </w:r>
      <w:r w:rsidRPr="00303F37">
        <w:rPr>
          <w:rFonts w:ascii="Times New Roman" w:hAnsi="Times New Roman" w:cs="Times New Roman"/>
          <w:sz w:val="24"/>
          <w:szCs w:val="24"/>
        </w:rPr>
        <w:t>(1): p. 76-82.</w:t>
      </w:r>
    </w:p>
    <w:p w14:paraId="6788B30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Vattikuti, S., J. Guo, and C.C. Chow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and genetic correlations explained by common SNPs for metabolic syndrome trait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PLoS genetics, 2012. </w:t>
      </w:r>
      <w:r w:rsidRPr="00303F37">
        <w:rPr>
          <w:rFonts w:ascii="Times New Roman" w:hAnsi="Times New Roman" w:cs="Times New Roman"/>
          <w:b/>
          <w:sz w:val="24"/>
          <w:szCs w:val="24"/>
        </w:rPr>
        <w:t>8</w:t>
      </w:r>
      <w:r w:rsidRPr="00303F37">
        <w:rPr>
          <w:rFonts w:ascii="Times New Roman" w:hAnsi="Times New Roman" w:cs="Times New Roman"/>
          <w:sz w:val="24"/>
          <w:szCs w:val="24"/>
        </w:rPr>
        <w:t>(3): p. e1002637.</w:t>
      </w:r>
    </w:p>
    <w:p w14:paraId="38BAEE0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udbridge, F., </w:t>
      </w:r>
      <w:r w:rsidRPr="00303F37">
        <w:rPr>
          <w:rFonts w:ascii="Times New Roman" w:hAnsi="Times New Roman" w:cs="Times New Roman"/>
          <w:i/>
          <w:sz w:val="24"/>
          <w:szCs w:val="24"/>
        </w:rPr>
        <w:t>Power and predictive accuracy of polygenic risk scor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PLoS genetics, 2013. </w:t>
      </w:r>
      <w:r w:rsidRPr="00303F37">
        <w:rPr>
          <w:rFonts w:ascii="Times New Roman" w:hAnsi="Times New Roman" w:cs="Times New Roman"/>
          <w:b/>
          <w:sz w:val="24"/>
          <w:szCs w:val="24"/>
        </w:rPr>
        <w:t>9</w:t>
      </w:r>
      <w:r w:rsidRPr="00303F37">
        <w:rPr>
          <w:rFonts w:ascii="Times New Roman" w:hAnsi="Times New Roman" w:cs="Times New Roman"/>
          <w:sz w:val="24"/>
          <w:szCs w:val="24"/>
        </w:rPr>
        <w:t>(3): p. e1003348.</w:t>
      </w:r>
    </w:p>
    <w:p w14:paraId="39C20EC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apachristou, C., C. Ober, and M. Abney, </w:t>
      </w:r>
      <w:r w:rsidRPr="00303F37">
        <w:rPr>
          <w:rFonts w:ascii="Times New Roman" w:hAnsi="Times New Roman" w:cs="Times New Roman"/>
          <w:i/>
          <w:sz w:val="24"/>
          <w:szCs w:val="24"/>
        </w:rPr>
        <w:t>Genetic variance components estimation for binary traits using multiple related individual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 epidemiology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35</w:t>
      </w:r>
      <w:r w:rsidRPr="00303F37">
        <w:rPr>
          <w:rFonts w:ascii="Times New Roman" w:hAnsi="Times New Roman" w:cs="Times New Roman"/>
          <w:sz w:val="24"/>
          <w:szCs w:val="24"/>
        </w:rPr>
        <w:t>(5): p. 291-302.</w:t>
      </w:r>
    </w:p>
    <w:p w14:paraId="75419C8C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Burton, P.R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Genetic variance components analysis for binary phenotypes using generalized linear mixed models (GLMMs) and Gibbs sampling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 Epidemiology: The Official Publication of the International Genetic Epidemiology Society, 1999. </w:t>
      </w:r>
      <w:r w:rsidRPr="00303F37">
        <w:rPr>
          <w:rFonts w:ascii="Times New Roman" w:hAnsi="Times New Roman" w:cs="Times New Roman"/>
          <w:b/>
          <w:sz w:val="24"/>
          <w:szCs w:val="24"/>
        </w:rPr>
        <w:t>17</w:t>
      </w:r>
      <w:r w:rsidRPr="00303F37">
        <w:rPr>
          <w:rFonts w:ascii="Times New Roman" w:hAnsi="Times New Roman" w:cs="Times New Roman"/>
          <w:sz w:val="24"/>
          <w:szCs w:val="24"/>
        </w:rPr>
        <w:t>(2): p. 118-140.</w:t>
      </w:r>
    </w:p>
    <w:p w14:paraId="63D4FF8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empster, E.R. and I.M. Lerner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of threshold character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s, 1950. </w:t>
      </w:r>
      <w:r w:rsidRPr="00303F37">
        <w:rPr>
          <w:rFonts w:ascii="Times New Roman" w:hAnsi="Times New Roman" w:cs="Times New Roman"/>
          <w:b/>
          <w:sz w:val="24"/>
          <w:szCs w:val="24"/>
        </w:rPr>
        <w:t>35</w:t>
      </w:r>
      <w:r w:rsidRPr="00303F37">
        <w:rPr>
          <w:rFonts w:ascii="Times New Roman" w:hAnsi="Times New Roman" w:cs="Times New Roman"/>
          <w:sz w:val="24"/>
          <w:szCs w:val="24"/>
        </w:rPr>
        <w:t>(2): p. 212.</w:t>
      </w:r>
    </w:p>
    <w:p w14:paraId="44031B4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Van Vleck, L.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heritability of threshold character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Dairy Science, 1972. </w:t>
      </w:r>
      <w:r w:rsidRPr="00303F37">
        <w:rPr>
          <w:rFonts w:ascii="Times New Roman" w:hAnsi="Times New Roman" w:cs="Times New Roman"/>
          <w:b/>
          <w:sz w:val="24"/>
          <w:szCs w:val="24"/>
        </w:rPr>
        <w:t>55</w:t>
      </w:r>
      <w:r w:rsidRPr="00303F37">
        <w:rPr>
          <w:rFonts w:ascii="Times New Roman" w:hAnsi="Times New Roman" w:cs="Times New Roman"/>
          <w:sz w:val="24"/>
          <w:szCs w:val="24"/>
        </w:rPr>
        <w:t>(2): p. 218-225.</w:t>
      </w:r>
    </w:p>
    <w:p w14:paraId="17D6507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Hoeschele, I. and B. Tier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variance components of threshold characters by marginal posterior modes and means via Gibbs sampling.</w:t>
      </w:r>
      <w:r w:rsidRPr="00303F37">
        <w:rPr>
          <w:rFonts w:ascii="Times New Roman" w:hAnsi="Times New Roman" w:cs="Times New Roman"/>
          <w:sz w:val="24"/>
          <w:szCs w:val="24"/>
        </w:rPr>
        <w:t xml:space="preserve"> Genetics Selection </w:t>
      </w:r>
      <w:r w:rsidRPr="00303F37">
        <w:rPr>
          <w:rFonts w:ascii="Times New Roman" w:hAnsi="Times New Roman" w:cs="Times New Roman"/>
          <w:sz w:val="24"/>
          <w:szCs w:val="24"/>
        </w:rPr>
        <w:lastRenderedPageBreak/>
        <w:t xml:space="preserve">Evolution, 1995. </w:t>
      </w:r>
      <w:r w:rsidRPr="00303F37">
        <w:rPr>
          <w:rFonts w:ascii="Times New Roman" w:hAnsi="Times New Roman" w:cs="Times New Roman"/>
          <w:b/>
          <w:sz w:val="24"/>
          <w:szCs w:val="24"/>
        </w:rPr>
        <w:t>27</w:t>
      </w:r>
      <w:r w:rsidRPr="00303F37">
        <w:rPr>
          <w:rFonts w:ascii="Times New Roman" w:hAnsi="Times New Roman" w:cs="Times New Roman"/>
          <w:sz w:val="24"/>
          <w:szCs w:val="24"/>
        </w:rPr>
        <w:t>(6): p. 519.</w:t>
      </w:r>
    </w:p>
    <w:p w14:paraId="4153AFD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1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Lee, S.H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ng missing heritability for disease from genome-wide association studi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11. </w:t>
      </w:r>
      <w:r w:rsidRPr="00303F37">
        <w:rPr>
          <w:rFonts w:ascii="Times New Roman" w:hAnsi="Times New Roman" w:cs="Times New Roman"/>
          <w:b/>
          <w:sz w:val="24"/>
          <w:szCs w:val="24"/>
        </w:rPr>
        <w:t>88</w:t>
      </w:r>
      <w:r w:rsidRPr="00303F37">
        <w:rPr>
          <w:rFonts w:ascii="Times New Roman" w:hAnsi="Times New Roman" w:cs="Times New Roman"/>
          <w:sz w:val="24"/>
          <w:szCs w:val="24"/>
        </w:rPr>
        <w:t>(3): p. 294-305.</w:t>
      </w:r>
    </w:p>
    <w:p w14:paraId="4A532714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ark, S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Adjusting heterogeneous ascertainment bias for genetic association analysis with extended familie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MC medical genetics, 2015. </w:t>
      </w:r>
      <w:r w:rsidRPr="00303F37">
        <w:rPr>
          <w:rFonts w:ascii="Times New Roman" w:hAnsi="Times New Roman" w:cs="Times New Roman"/>
          <w:b/>
          <w:sz w:val="24"/>
          <w:szCs w:val="24"/>
        </w:rPr>
        <w:t>16</w:t>
      </w:r>
      <w:r w:rsidRPr="00303F37">
        <w:rPr>
          <w:rFonts w:ascii="Times New Roman" w:hAnsi="Times New Roman" w:cs="Times New Roman"/>
          <w:sz w:val="24"/>
          <w:szCs w:val="24"/>
        </w:rPr>
        <w:t>(1): p. 62.</w:t>
      </w:r>
    </w:p>
    <w:p w14:paraId="0F55CEB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Dempster, A.P., N.M. Laird, and D.B. Rubin,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likelihood from incomplete data via the EM algorithm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the royal statistical society. Series B (methodological), 1977: p. 1-38.</w:t>
      </w:r>
    </w:p>
    <w:p w14:paraId="12B6F2AF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Jebara, T. and A. Pentland.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conditional likelihood via bound maximization and the CEM algorithm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Advances in neural information processing systems</w:t>
      </w:r>
      <w:r w:rsidRPr="00303F37">
        <w:rPr>
          <w:rFonts w:ascii="Times New Roman" w:hAnsi="Times New Roman" w:cs="Times New Roman"/>
          <w:sz w:val="24"/>
          <w:szCs w:val="24"/>
        </w:rPr>
        <w:t>. 1999.</w:t>
      </w:r>
    </w:p>
    <w:p w14:paraId="3ED019D9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sher, R.A., </w:t>
      </w:r>
      <w:r w:rsidRPr="00303F37">
        <w:rPr>
          <w:rFonts w:ascii="Times New Roman" w:hAnsi="Times New Roman" w:cs="Times New Roman"/>
          <w:i/>
          <w:sz w:val="24"/>
          <w:szCs w:val="24"/>
        </w:rPr>
        <w:t>XV.—The correlation between relatives on the supposition of Mendelian inheritance.</w:t>
      </w:r>
      <w:r w:rsidRPr="00303F37">
        <w:rPr>
          <w:rFonts w:ascii="Times New Roman" w:hAnsi="Times New Roman" w:cs="Times New Roman"/>
          <w:sz w:val="24"/>
          <w:szCs w:val="24"/>
        </w:rPr>
        <w:t xml:space="preserve"> Earth and Environmental Science Transactions of the Royal Society of Edinburgh, 1919. </w:t>
      </w:r>
      <w:r w:rsidRPr="00303F37">
        <w:rPr>
          <w:rFonts w:ascii="Times New Roman" w:hAnsi="Times New Roman" w:cs="Times New Roman"/>
          <w:b/>
          <w:sz w:val="24"/>
          <w:szCs w:val="24"/>
        </w:rPr>
        <w:t>52</w:t>
      </w:r>
      <w:r w:rsidRPr="00303F37">
        <w:rPr>
          <w:rFonts w:ascii="Times New Roman" w:hAnsi="Times New Roman" w:cs="Times New Roman"/>
          <w:sz w:val="24"/>
          <w:szCs w:val="24"/>
        </w:rPr>
        <w:t>(2): p. 399-433.</w:t>
      </w:r>
    </w:p>
    <w:p w14:paraId="3A02C3B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Abney, M., M.S. McPeek, and C. Ober, </w:t>
      </w:r>
      <w:r w:rsidRPr="00303F37">
        <w:rPr>
          <w:rFonts w:ascii="Times New Roman" w:hAnsi="Times New Roman" w:cs="Times New Roman"/>
          <w:i/>
          <w:sz w:val="24"/>
          <w:szCs w:val="24"/>
        </w:rPr>
        <w:t>Estimation of variance components of quantitative traits in inbred population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The American Journal of Human Genetics, 2000. </w:t>
      </w:r>
      <w:r w:rsidRPr="00303F37">
        <w:rPr>
          <w:rFonts w:ascii="Times New Roman" w:hAnsi="Times New Roman" w:cs="Times New Roman"/>
          <w:b/>
          <w:sz w:val="24"/>
          <w:szCs w:val="24"/>
        </w:rPr>
        <w:t>66</w:t>
      </w:r>
      <w:r w:rsidRPr="00303F37">
        <w:rPr>
          <w:rFonts w:ascii="Times New Roman" w:hAnsi="Times New Roman" w:cs="Times New Roman"/>
          <w:sz w:val="24"/>
          <w:szCs w:val="24"/>
        </w:rPr>
        <w:t>(2): p. 629-650.</w:t>
      </w:r>
    </w:p>
    <w:p w14:paraId="68991A02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Jacquard, A., </w:t>
      </w:r>
      <w:r w:rsidRPr="00303F37">
        <w:rPr>
          <w:rFonts w:ascii="Times New Roman" w:hAnsi="Times New Roman" w:cs="Times New Roman"/>
          <w:i/>
          <w:sz w:val="24"/>
          <w:szCs w:val="24"/>
        </w:rPr>
        <w:t>The genetic structure of populations</w:t>
      </w:r>
      <w:r w:rsidRPr="00303F37">
        <w:rPr>
          <w:rFonts w:ascii="Times New Roman" w:hAnsi="Times New Roman" w:cs="Times New Roman"/>
          <w:sz w:val="24"/>
          <w:szCs w:val="24"/>
        </w:rPr>
        <w:t>. Vol. 5. 2012: Springer Science &amp; Business Media.</w:t>
      </w:r>
    </w:p>
    <w:p w14:paraId="08356721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Atkinson, K.E., </w:t>
      </w:r>
      <w:r w:rsidRPr="00303F37">
        <w:rPr>
          <w:rFonts w:ascii="Times New Roman" w:hAnsi="Times New Roman" w:cs="Times New Roman"/>
          <w:i/>
          <w:sz w:val="24"/>
          <w:szCs w:val="24"/>
        </w:rPr>
        <w:t>An introduction to numerical analysis</w:t>
      </w:r>
      <w:r w:rsidRPr="00303F37">
        <w:rPr>
          <w:rFonts w:ascii="Times New Roman" w:hAnsi="Times New Roman" w:cs="Times New Roman"/>
          <w:sz w:val="24"/>
          <w:szCs w:val="24"/>
        </w:rPr>
        <w:t>. 2008: John Wiley &amp; Sons.</w:t>
      </w:r>
    </w:p>
    <w:p w14:paraId="47D32D55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1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Weiss, N.A., </w:t>
      </w:r>
      <w:r w:rsidRPr="00303F37">
        <w:rPr>
          <w:rFonts w:ascii="Times New Roman" w:hAnsi="Times New Roman" w:cs="Times New Roman"/>
          <w:i/>
          <w:sz w:val="24"/>
          <w:szCs w:val="24"/>
        </w:rPr>
        <w:t>A course in probability</w:t>
      </w:r>
      <w:r w:rsidRPr="00303F37">
        <w:rPr>
          <w:rFonts w:ascii="Times New Roman" w:hAnsi="Times New Roman" w:cs="Times New Roman"/>
          <w:sz w:val="24"/>
          <w:szCs w:val="24"/>
        </w:rPr>
        <w:t>. 2006: Addison-Wesley.</w:t>
      </w:r>
    </w:p>
    <w:p w14:paraId="1FF8B4EE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Bertsekas, D.P., </w:t>
      </w:r>
      <w:r w:rsidRPr="00303F37">
        <w:rPr>
          <w:rFonts w:ascii="Times New Roman" w:hAnsi="Times New Roman" w:cs="Times New Roman"/>
          <w:i/>
          <w:sz w:val="24"/>
          <w:szCs w:val="24"/>
        </w:rPr>
        <w:t>Constrained optimization and Lagrange multiplier methods</w:t>
      </w:r>
      <w:r w:rsidRPr="00303F37">
        <w:rPr>
          <w:rFonts w:ascii="Times New Roman" w:hAnsi="Times New Roman" w:cs="Times New Roman"/>
          <w:sz w:val="24"/>
          <w:szCs w:val="24"/>
        </w:rPr>
        <w:t>. 2014: Academic press.</w:t>
      </w:r>
    </w:p>
    <w:p w14:paraId="2CF9DF4C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1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Kuhn, H.W. and A.W. Tucker, </w:t>
      </w:r>
      <w:r w:rsidRPr="00303F37">
        <w:rPr>
          <w:rFonts w:ascii="Times New Roman" w:hAnsi="Times New Roman" w:cs="Times New Roman"/>
          <w:i/>
          <w:sz w:val="24"/>
          <w:szCs w:val="24"/>
        </w:rPr>
        <w:t>Nonlinear programming</w:t>
      </w:r>
      <w:r w:rsidRPr="00303F37">
        <w:rPr>
          <w:rFonts w:ascii="Times New Roman" w:hAnsi="Times New Roman" w:cs="Times New Roman"/>
          <w:sz w:val="24"/>
          <w:szCs w:val="24"/>
        </w:rPr>
        <w:t xml:space="preserve">, in </w:t>
      </w:r>
      <w:r w:rsidRPr="00303F37">
        <w:rPr>
          <w:rFonts w:ascii="Times New Roman" w:hAnsi="Times New Roman" w:cs="Times New Roman"/>
          <w:i/>
          <w:sz w:val="24"/>
          <w:szCs w:val="24"/>
        </w:rPr>
        <w:t>Traces and emergence of nonlinear programming</w:t>
      </w:r>
      <w:r w:rsidRPr="00303F37">
        <w:rPr>
          <w:rFonts w:ascii="Times New Roman" w:hAnsi="Times New Roman" w:cs="Times New Roman"/>
          <w:sz w:val="24"/>
          <w:szCs w:val="24"/>
        </w:rPr>
        <w:t>. 2014, Springer. p. 247-258.</w:t>
      </w:r>
    </w:p>
    <w:p w14:paraId="288D21F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lastRenderedPageBreak/>
        <w:t>22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Neal, R.M. and G.E. Hinton, </w:t>
      </w:r>
      <w:r w:rsidRPr="00303F37">
        <w:rPr>
          <w:rFonts w:ascii="Times New Roman" w:hAnsi="Times New Roman" w:cs="Times New Roman"/>
          <w:i/>
          <w:sz w:val="24"/>
          <w:szCs w:val="24"/>
        </w:rPr>
        <w:t>A view of the EM algorithm that justifies incremental, sparse, and other variants</w:t>
      </w:r>
      <w:r w:rsidRPr="00303F37">
        <w:rPr>
          <w:rFonts w:ascii="Times New Roman" w:hAnsi="Times New Roman" w:cs="Times New Roman"/>
          <w:sz w:val="24"/>
          <w:szCs w:val="24"/>
        </w:rPr>
        <w:t xml:space="preserve">, in </w:t>
      </w:r>
      <w:r w:rsidRPr="00303F37">
        <w:rPr>
          <w:rFonts w:ascii="Times New Roman" w:hAnsi="Times New Roman" w:cs="Times New Roman"/>
          <w:i/>
          <w:sz w:val="24"/>
          <w:szCs w:val="24"/>
        </w:rPr>
        <w:t>Learning in graphical models</w:t>
      </w:r>
      <w:r w:rsidRPr="00303F37">
        <w:rPr>
          <w:rFonts w:ascii="Times New Roman" w:hAnsi="Times New Roman" w:cs="Times New Roman"/>
          <w:sz w:val="24"/>
          <w:szCs w:val="24"/>
        </w:rPr>
        <w:t>. 1998, Springer. p. 355-368.</w:t>
      </w:r>
    </w:p>
    <w:p w14:paraId="05829B08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3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sher, R.A. </w:t>
      </w:r>
      <w:r w:rsidRPr="00303F37">
        <w:rPr>
          <w:rFonts w:ascii="Times New Roman" w:hAnsi="Times New Roman" w:cs="Times New Roman"/>
          <w:i/>
          <w:sz w:val="24"/>
          <w:szCs w:val="24"/>
        </w:rPr>
        <w:t>Theory of statistical estimation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Mathematical Proceedings of the Cambridge Philosophical Society</w:t>
      </w:r>
      <w:r w:rsidRPr="00303F37">
        <w:rPr>
          <w:rFonts w:ascii="Times New Roman" w:hAnsi="Times New Roman" w:cs="Times New Roman"/>
          <w:sz w:val="24"/>
          <w:szCs w:val="24"/>
        </w:rPr>
        <w:t>. 1925. Cambridge University Press.</w:t>
      </w:r>
    </w:p>
    <w:p w14:paraId="4C7226EA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4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Finkelstein, D.M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A score test for association of a longitudinal marker and an event with missing data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iometrics, 2010. </w:t>
      </w:r>
      <w:r w:rsidRPr="00303F37">
        <w:rPr>
          <w:rFonts w:ascii="Times New Roman" w:hAnsi="Times New Roman" w:cs="Times New Roman"/>
          <w:b/>
          <w:sz w:val="24"/>
          <w:szCs w:val="24"/>
        </w:rPr>
        <w:t>66</w:t>
      </w:r>
      <w:r w:rsidRPr="00303F37">
        <w:rPr>
          <w:rFonts w:ascii="Times New Roman" w:hAnsi="Times New Roman" w:cs="Times New Roman"/>
          <w:sz w:val="24"/>
          <w:szCs w:val="24"/>
        </w:rPr>
        <w:t>(3): p. 726-732.</w:t>
      </w:r>
    </w:p>
    <w:p w14:paraId="0B4975AF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5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Rao, C.R. </w:t>
      </w:r>
      <w:r w:rsidRPr="00303F37">
        <w:rPr>
          <w:rFonts w:ascii="Times New Roman" w:hAnsi="Times New Roman" w:cs="Times New Roman"/>
          <w:i/>
          <w:sz w:val="24"/>
          <w:szCs w:val="24"/>
        </w:rPr>
        <w:t>Large sample tests of statistical hypotheses concerning several parameters with applications to problems of estimation</w:t>
      </w:r>
      <w:r w:rsidRPr="00303F37">
        <w:rPr>
          <w:rFonts w:ascii="Times New Roman" w:hAnsi="Times New Roman" w:cs="Times New Roman"/>
          <w:sz w:val="24"/>
          <w:szCs w:val="24"/>
        </w:rPr>
        <w:t xml:space="preserve">. in </w:t>
      </w:r>
      <w:r w:rsidRPr="00303F37">
        <w:rPr>
          <w:rFonts w:ascii="Times New Roman" w:hAnsi="Times New Roman" w:cs="Times New Roman"/>
          <w:i/>
          <w:sz w:val="24"/>
          <w:szCs w:val="24"/>
        </w:rPr>
        <w:t>Mathematical Proceedings of the Cambridge Philosophical Society</w:t>
      </w:r>
      <w:r w:rsidRPr="00303F37">
        <w:rPr>
          <w:rFonts w:ascii="Times New Roman" w:hAnsi="Times New Roman" w:cs="Times New Roman"/>
          <w:sz w:val="24"/>
          <w:szCs w:val="24"/>
        </w:rPr>
        <w:t>. 1948. Cambridge University Press.</w:t>
      </w:r>
    </w:p>
    <w:p w14:paraId="2166464B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6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Scott, W.A., </w:t>
      </w:r>
      <w:r w:rsidRPr="00303F37">
        <w:rPr>
          <w:rFonts w:ascii="Times New Roman" w:hAnsi="Times New Roman" w:cs="Times New Roman"/>
          <w:i/>
          <w:sz w:val="24"/>
          <w:szCs w:val="24"/>
        </w:rPr>
        <w:t>Maximum likelihood estimation using the empirical fisher information matrix.</w:t>
      </w:r>
      <w:r w:rsidRPr="00303F37">
        <w:rPr>
          <w:rFonts w:ascii="Times New Roman" w:hAnsi="Times New Roman" w:cs="Times New Roman"/>
          <w:sz w:val="24"/>
          <w:szCs w:val="24"/>
        </w:rPr>
        <w:t xml:space="preserve"> Journal of Statistical Computation and Simulation, 2002. </w:t>
      </w:r>
      <w:r w:rsidRPr="00303F37">
        <w:rPr>
          <w:rFonts w:ascii="Times New Roman" w:hAnsi="Times New Roman" w:cs="Times New Roman"/>
          <w:b/>
          <w:sz w:val="24"/>
          <w:szCs w:val="24"/>
        </w:rPr>
        <w:t>72</w:t>
      </w:r>
      <w:r w:rsidRPr="00303F37">
        <w:rPr>
          <w:rFonts w:ascii="Times New Roman" w:hAnsi="Times New Roman" w:cs="Times New Roman"/>
          <w:sz w:val="24"/>
          <w:szCs w:val="24"/>
        </w:rPr>
        <w:t>(8): p. 599-611.</w:t>
      </w:r>
    </w:p>
    <w:p w14:paraId="5DBBFC5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7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Stram, D.O. and J.W. Lee, </w:t>
      </w:r>
      <w:r w:rsidRPr="00303F37">
        <w:rPr>
          <w:rFonts w:ascii="Times New Roman" w:hAnsi="Times New Roman" w:cs="Times New Roman"/>
          <w:i/>
          <w:sz w:val="24"/>
          <w:szCs w:val="24"/>
        </w:rPr>
        <w:t>Variance components testing in the longitudinal mixed effects model.</w:t>
      </w:r>
      <w:r w:rsidRPr="00303F37">
        <w:rPr>
          <w:rFonts w:ascii="Times New Roman" w:hAnsi="Times New Roman" w:cs="Times New Roman"/>
          <w:sz w:val="24"/>
          <w:szCs w:val="24"/>
        </w:rPr>
        <w:t xml:space="preserve"> Biometrics, 1994: p. 1171-1177.</w:t>
      </w:r>
    </w:p>
    <w:p w14:paraId="53AB292D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8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Organization, W.H., </w:t>
      </w:r>
      <w:r w:rsidRPr="00303F37">
        <w:rPr>
          <w:rFonts w:ascii="Times New Roman" w:hAnsi="Times New Roman" w:cs="Times New Roman"/>
          <w:i/>
          <w:sz w:val="24"/>
          <w:szCs w:val="24"/>
        </w:rPr>
        <w:t>Definition and diagnosis of diabetes mellitus and intermediate hyperglycaemia: report of a WHO/IDF consultation.</w:t>
      </w:r>
      <w:r w:rsidRPr="00303F37">
        <w:rPr>
          <w:rFonts w:ascii="Times New Roman" w:hAnsi="Times New Roman" w:cs="Times New Roman"/>
          <w:sz w:val="24"/>
          <w:szCs w:val="24"/>
        </w:rPr>
        <w:t xml:space="preserve"> 2006.</w:t>
      </w:r>
    </w:p>
    <w:p w14:paraId="620224A7" w14:textId="77777777" w:rsidR="009D31A5" w:rsidRPr="00303F37" w:rsidRDefault="009D31A5" w:rsidP="00303F37">
      <w:pPr>
        <w:pStyle w:val="EndNoteBibliography"/>
        <w:wordWrap/>
        <w:spacing w:after="0"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29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Ko, S.-H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Past and Current Status of Adult Type 2 Diabetes Mellitus Management in Korea: A National Health Insurance Service Database Analysis.</w:t>
      </w:r>
      <w:r w:rsidRPr="00303F37">
        <w:rPr>
          <w:rFonts w:ascii="Times New Roman" w:hAnsi="Times New Roman" w:cs="Times New Roman"/>
          <w:sz w:val="24"/>
          <w:szCs w:val="24"/>
        </w:rPr>
        <w:t xml:space="preserve"> Diabetes &amp; metabolism journal, 2018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2): p. 93-100.</w:t>
      </w:r>
    </w:p>
    <w:p w14:paraId="1731E745" w14:textId="77777777" w:rsidR="009D31A5" w:rsidRPr="00303F37" w:rsidRDefault="009D31A5" w:rsidP="00303F37">
      <w:pPr>
        <w:pStyle w:val="EndNoteBibliography"/>
        <w:wordWrap/>
        <w:spacing w:line="480" w:lineRule="auto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sz w:val="24"/>
          <w:szCs w:val="24"/>
        </w:rPr>
        <w:t>30.</w:t>
      </w:r>
      <w:r w:rsidRPr="00303F37">
        <w:rPr>
          <w:rFonts w:ascii="Times New Roman" w:hAnsi="Times New Roman" w:cs="Times New Roman"/>
          <w:sz w:val="24"/>
          <w:szCs w:val="24"/>
        </w:rPr>
        <w:tab/>
        <w:t xml:space="preserve">Poulsen, P., et al., </w:t>
      </w:r>
      <w:r w:rsidRPr="00303F37">
        <w:rPr>
          <w:rFonts w:ascii="Times New Roman" w:hAnsi="Times New Roman" w:cs="Times New Roman"/>
          <w:i/>
          <w:sz w:val="24"/>
          <w:szCs w:val="24"/>
        </w:rPr>
        <w:t>Heritability of type II (non-insulin-dependent) diabetes mellitus and abnormal glucose tolerance–a population-based twin study.</w:t>
      </w:r>
      <w:r w:rsidRPr="00303F37">
        <w:rPr>
          <w:rFonts w:ascii="Times New Roman" w:hAnsi="Times New Roman" w:cs="Times New Roman"/>
          <w:sz w:val="24"/>
          <w:szCs w:val="24"/>
        </w:rPr>
        <w:t xml:space="preserve"> Diabetologia, 1999. </w:t>
      </w:r>
      <w:r w:rsidRPr="00303F37">
        <w:rPr>
          <w:rFonts w:ascii="Times New Roman" w:hAnsi="Times New Roman" w:cs="Times New Roman"/>
          <w:b/>
          <w:sz w:val="24"/>
          <w:szCs w:val="24"/>
        </w:rPr>
        <w:t>42</w:t>
      </w:r>
      <w:r w:rsidRPr="00303F37">
        <w:rPr>
          <w:rFonts w:ascii="Times New Roman" w:hAnsi="Times New Roman" w:cs="Times New Roman"/>
          <w:sz w:val="24"/>
          <w:szCs w:val="24"/>
        </w:rPr>
        <w:t>(2): p. 139-145.</w:t>
      </w:r>
    </w:p>
    <w:p w14:paraId="22D70985" w14:textId="7EDA4910" w:rsidR="00270406" w:rsidRPr="00303F37" w:rsidRDefault="00C80649" w:rsidP="00303F37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 w:rsidRPr="00303F37">
        <w:rPr>
          <w:rFonts w:ascii="Times New Roman" w:hAnsi="Times New Roman" w:cs="Times New Roman"/>
          <w:b/>
          <w:sz w:val="24"/>
          <w:szCs w:val="24"/>
        </w:rPr>
        <w:fldChar w:fldCharType="end"/>
      </w:r>
      <w:r w:rsidR="00270406" w:rsidRPr="00303F37">
        <w:rPr>
          <w:rFonts w:ascii="Times New Roman" w:hAnsi="Times New Roman" w:cs="Times New Roman"/>
          <w:sz w:val="24"/>
          <w:szCs w:val="24"/>
        </w:rPr>
        <w:br w:type="page"/>
      </w:r>
    </w:p>
    <w:p w14:paraId="2E94F614" w14:textId="47932574" w:rsidR="00012E6D" w:rsidRPr="00A1530B" w:rsidRDefault="00012E6D" w:rsidP="007278B3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Tabl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The Descriptive statistics for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sz w:val="24"/>
        </w:rPr>
        <w:t xml:space="preserve"> </w:t>
      </w:r>
      <w:r w:rsidRPr="00A1530B">
        <w:rPr>
          <w:rFonts w:ascii="Times New Roman" w:hAnsi="Times New Roman" w:cs="Times New Roman"/>
          <w:b/>
          <w:sz w:val="24"/>
        </w:rPr>
        <w:t>based on 300</w:t>
      </w:r>
      <w:r w:rsidR="00C12B3F">
        <w:rPr>
          <w:rFonts w:ascii="Times New Roman" w:hAnsi="Times New Roman" w:cs="Times New Roman" w:hint="eastAsia"/>
          <w:b/>
          <w:sz w:val="24"/>
        </w:rPr>
        <w:t xml:space="preserve"> in Scenario 1</w:t>
      </w:r>
      <w:r w:rsidRPr="00A1530B">
        <w:rPr>
          <w:rFonts w:ascii="Times New Roman" w:hAnsi="Times New Roman" w:cs="Times New Roman"/>
          <w:sz w:val="24"/>
        </w:rPr>
        <w:t xml:space="preserve">. The estimates from 300 replicates were summarized using </w:t>
      </w:r>
      <w:r w:rsidR="0091680E">
        <w:rPr>
          <w:rFonts w:ascii="Times New Roman" w:hAnsi="Times New Roman" w:cs="Times New Roman" w:hint="eastAsia"/>
          <w:sz w:val="24"/>
        </w:rPr>
        <w:t>mean</w:t>
      </w:r>
      <w:r w:rsidR="007D612C">
        <w:rPr>
          <w:rFonts w:ascii="Times New Roman" w:hAnsi="Times New Roman" w:cs="Times New Roman" w:hint="eastAsia"/>
          <w:sz w:val="24"/>
        </w:rPr>
        <w:t xml:space="preserve"> (top)</w:t>
      </w:r>
      <w:r w:rsidR="0091680E">
        <w:rPr>
          <w:rFonts w:ascii="Times New Roman" w:hAnsi="Times New Roman" w:cs="Times New Roman" w:hint="eastAsia"/>
          <w:sz w:val="24"/>
        </w:rPr>
        <w:t xml:space="preserve"> and standard deviation</w:t>
      </w:r>
      <w:r w:rsidR="007D612C">
        <w:rPr>
          <w:rFonts w:ascii="Times New Roman" w:hAnsi="Times New Roman" w:cs="Times New Roman" w:hint="eastAsia"/>
          <w:sz w:val="24"/>
        </w:rPr>
        <w:t xml:space="preserve"> (bottom)</w:t>
      </w:r>
      <w:r w:rsidR="0091680E">
        <w:rPr>
          <w:rFonts w:ascii="Times New Roman" w:hAnsi="Times New Roman" w:cs="Times New Roman" w:hint="eastAsia"/>
          <w:sz w:val="24"/>
        </w:rPr>
        <w:t xml:space="preserve">. The true value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91680E" w:rsidRPr="00A1530B">
        <w:rPr>
          <w:rFonts w:ascii="Times New Roman" w:hAnsi="Times New Roman" w:cs="Times New Roman"/>
          <w:b/>
          <w:sz w:val="24"/>
        </w:rPr>
        <w:t xml:space="preserve"> </w:t>
      </w:r>
      <w:r w:rsidR="0091680E" w:rsidRPr="00A1530B">
        <w:rPr>
          <w:rFonts w:ascii="Times New Roman" w:hAnsi="Times New Roman" w:cs="Times New Roman"/>
          <w:sz w:val="24"/>
        </w:rPr>
        <w:t>is 0.1253</w:t>
      </w:r>
      <w:r w:rsidR="00547A79">
        <w:rPr>
          <w:rFonts w:ascii="Times New Roman" w:hAnsi="Times New Roman" w:cs="Times New Roman" w:hint="eastAsia"/>
          <w:sz w:val="24"/>
        </w:rPr>
        <w:t>.</w:t>
      </w:r>
    </w:p>
    <w:tbl>
      <w:tblPr>
        <w:tblW w:w="634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00"/>
        <w:gridCol w:w="1300"/>
        <w:gridCol w:w="1240"/>
        <w:gridCol w:w="1260"/>
        <w:gridCol w:w="1240"/>
      </w:tblGrid>
      <w:tr w:rsidR="008824F7" w:rsidRPr="008824F7" w14:paraId="0EC768AF" w14:textId="77777777" w:rsidTr="008824F7">
        <w:trPr>
          <w:jc w:val="center"/>
        </w:trPr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7B563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A68CC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250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73E5F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LTMH</w:t>
            </w:r>
          </w:p>
        </w:tc>
        <w:tc>
          <w:tcPr>
            <w:tcW w:w="124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49301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GCTA</w:t>
            </w:r>
          </w:p>
        </w:tc>
      </w:tr>
      <w:tr w:rsidR="008824F7" w:rsidRPr="008824F7" w14:paraId="78B5F830" w14:textId="77777777" w:rsidTr="008824F7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307B221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496A71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852B59" w14:textId="40A575B5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Times New Roman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β</m:t>
                    </m:r>
                  </m:e>
                </m:acc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DCB4F3" w14:textId="5A7C5F8B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Arial"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굴림" w:hAnsi="Cambria Math" w:cs="굴림"/>
                            <w:i/>
                            <w:iCs/>
                            <w:color w:val="000000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e>
                </m:acc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1689EC" w14:textId="1D18539B" w:rsidR="008824F7" w:rsidRPr="008824F7" w:rsidRDefault="00566D63" w:rsidP="008824F7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acc>
                  <m:accPr>
                    <m:ctrlPr>
                      <w:rPr>
                        <w:rFonts w:ascii="Cambria Math" w:eastAsia="굴림" w:hAnsi="Cambria Math" w:cs="Arial"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굴림" w:hAnsi="Cambria Math" w:cs="굴림"/>
                            <w:i/>
                            <w:iCs/>
                            <w:color w:val="000000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eastAsia="굴림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e>
                </m:acc>
              </m:oMath>
            </m:oMathPara>
          </w:p>
        </w:tc>
      </w:tr>
      <w:tr w:rsidR="008824F7" w:rsidRPr="008824F7" w14:paraId="1F654D43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FF3CA3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5C630B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481E9E" w14:textId="5F687F98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</w:t>
            </w:r>
            <w:r w:rsidR="00660CAD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1218</w:t>
            </w:r>
          </w:p>
          <w:p w14:paraId="3CCB8571" w14:textId="0F50B1B5" w:rsidR="008824F7" w:rsidRPr="008824F7" w:rsidRDefault="008824F7" w:rsidP="00660CAD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1</w:t>
            </w:r>
            <w:r w:rsidR="00660CAD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7</w:t>
            </w: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6CB050F" w14:textId="26F79B35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</w:t>
            </w:r>
            <w:r w:rsidR="00B866C2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0.098</w:t>
            </w:r>
          </w:p>
          <w:p w14:paraId="158DF575" w14:textId="29DC5F5C" w:rsidR="008824F7" w:rsidRPr="008824F7" w:rsidRDefault="00B866C2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</w:t>
            </w:r>
            <w:r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1010</w:t>
            </w:r>
            <w:r w:rsidR="008824F7"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0E374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33</w:t>
            </w:r>
          </w:p>
          <w:p w14:paraId="766BC4A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315)</w:t>
            </w:r>
          </w:p>
        </w:tc>
      </w:tr>
      <w:tr w:rsidR="008824F7" w:rsidRPr="008824F7" w14:paraId="0469E453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51CC19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90F9CDF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01DCE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33</w:t>
            </w:r>
          </w:p>
          <w:p w14:paraId="0D850F4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19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A7931F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822</w:t>
            </w:r>
          </w:p>
          <w:p w14:paraId="6BC3E9E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21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5F1DE8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979</w:t>
            </w:r>
          </w:p>
          <w:p w14:paraId="3AF281C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655)</w:t>
            </w:r>
          </w:p>
        </w:tc>
      </w:tr>
      <w:tr w:rsidR="008824F7" w:rsidRPr="008824F7" w14:paraId="7D9C35A5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D68F1A2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0AB78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2EC008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48</w:t>
            </w:r>
          </w:p>
          <w:p w14:paraId="1889C99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23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07D27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435</w:t>
            </w:r>
          </w:p>
          <w:p w14:paraId="3C22F26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326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3BB4AE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5699</w:t>
            </w:r>
          </w:p>
          <w:p w14:paraId="6334DA0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2494)</w:t>
            </w:r>
          </w:p>
        </w:tc>
      </w:tr>
      <w:tr w:rsidR="008824F7" w:rsidRPr="008824F7" w14:paraId="144D864C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C3009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FB62A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A05400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80</w:t>
            </w:r>
          </w:p>
          <w:p w14:paraId="7675C9FE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1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D30EB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616</w:t>
            </w:r>
          </w:p>
          <w:p w14:paraId="7EE906B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694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B3216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699</w:t>
            </w:r>
          </w:p>
          <w:p w14:paraId="0F142EA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11)</w:t>
            </w:r>
          </w:p>
        </w:tc>
      </w:tr>
      <w:tr w:rsidR="008824F7" w:rsidRPr="008824F7" w14:paraId="2AB036FD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25C0BC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5FF62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738B7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49</w:t>
            </w:r>
          </w:p>
          <w:p w14:paraId="03BB194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6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BC5444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43</w:t>
            </w:r>
          </w:p>
          <w:p w14:paraId="19D869CD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990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5F9E7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230</w:t>
            </w:r>
          </w:p>
          <w:p w14:paraId="554DF4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258)</w:t>
            </w:r>
          </w:p>
        </w:tc>
      </w:tr>
      <w:tr w:rsidR="008824F7" w:rsidRPr="008824F7" w14:paraId="6A7708BB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53A4CD8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8A2D880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58A52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0</w:t>
            </w:r>
          </w:p>
          <w:p w14:paraId="45C3BBC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74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07A481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180</w:t>
            </w:r>
          </w:p>
          <w:p w14:paraId="1D3E88D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016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31528E8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819</w:t>
            </w:r>
          </w:p>
          <w:p w14:paraId="5DCF081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1459)</w:t>
            </w:r>
          </w:p>
        </w:tc>
      </w:tr>
      <w:tr w:rsidR="008824F7" w:rsidRPr="008824F7" w14:paraId="699FB6C5" w14:textId="77777777" w:rsidTr="008824F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96CBF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BC15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D5BF3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74</w:t>
            </w:r>
          </w:p>
          <w:p w14:paraId="0D155DE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63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C00DF6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73</w:t>
            </w:r>
          </w:p>
          <w:p w14:paraId="6DE43BD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527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D82D53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54</w:t>
            </w:r>
          </w:p>
          <w:p w14:paraId="6B4FA5FC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531)</w:t>
            </w:r>
          </w:p>
        </w:tc>
      </w:tr>
      <w:tr w:rsidR="008824F7" w:rsidRPr="008824F7" w14:paraId="70DA2742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2F3397EE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5862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CE38D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83</w:t>
            </w:r>
          </w:p>
          <w:p w14:paraId="4866D66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5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C3C593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70</w:t>
            </w:r>
          </w:p>
          <w:p w14:paraId="2237F32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757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787E1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74</w:t>
            </w:r>
          </w:p>
          <w:p w14:paraId="4489ADB7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09)</w:t>
            </w:r>
          </w:p>
        </w:tc>
      </w:tr>
      <w:tr w:rsidR="008824F7" w:rsidRPr="008824F7" w14:paraId="3755D144" w14:textId="77777777" w:rsidTr="008824F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7C2110C0" w14:textId="77777777" w:rsidR="008824F7" w:rsidRPr="008824F7" w:rsidRDefault="008824F7" w:rsidP="008824F7">
            <w:pPr>
              <w:widowControl/>
              <w:wordWrap/>
              <w:autoSpaceDE/>
              <w:autoSpaceDN/>
              <w:spacing w:after="0" w:line="240" w:lineRule="auto"/>
              <w:jc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8C86AB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171DC4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9</w:t>
            </w:r>
          </w:p>
          <w:p w14:paraId="06DDEBA2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65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A549E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340</w:t>
            </w:r>
          </w:p>
          <w:p w14:paraId="021097D5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694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9D7E59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568</w:t>
            </w:r>
          </w:p>
          <w:p w14:paraId="2205107A" w14:textId="77777777" w:rsidR="008824F7" w:rsidRPr="008824F7" w:rsidRDefault="008824F7" w:rsidP="008824F7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8824F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810)</w:t>
            </w:r>
          </w:p>
        </w:tc>
      </w:tr>
    </w:tbl>
    <w:p w14:paraId="23B1310A" w14:textId="77777777" w:rsidR="00012E6D" w:rsidRDefault="00012E6D" w:rsidP="00012E6D">
      <w:pPr>
        <w:rPr>
          <w:rFonts w:ascii="Times New Roman" w:hAnsi="Times New Roman" w:cs="Times New Roman"/>
          <w:b/>
          <w:sz w:val="24"/>
        </w:rPr>
      </w:pPr>
    </w:p>
    <w:p w14:paraId="20DAA863" w14:textId="77777777" w:rsidR="00C12B3F" w:rsidRDefault="00C12B3F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985243C" w14:textId="309ED4EC" w:rsidR="00FB17A7" w:rsidRPr="00A1530B" w:rsidRDefault="00C12B3F" w:rsidP="00FB17A7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 w:rsidR="00FB17A7">
        <w:rPr>
          <w:rFonts w:ascii="Times New Roman" w:hAnsi="Times New Roman" w:cs="Times New Roman" w:hint="eastAsia"/>
          <w:b/>
          <w:sz w:val="24"/>
        </w:rPr>
        <w:t>2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b/>
          <w:sz w:val="24"/>
        </w:rPr>
        <w:t xml:space="preserve">The Descriptive statistics for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FB17A7"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FB17A7" w:rsidRPr="00A1530B">
        <w:rPr>
          <w:rFonts w:ascii="Times New Roman" w:hAnsi="Times New Roman" w:cs="Times New Roman"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b/>
          <w:sz w:val="24"/>
        </w:rPr>
        <w:t>based on 300</w:t>
      </w:r>
      <w:r w:rsidR="00FB17A7">
        <w:rPr>
          <w:rFonts w:ascii="Times New Roman" w:hAnsi="Times New Roman" w:cs="Times New Roman" w:hint="eastAsia"/>
          <w:b/>
          <w:sz w:val="24"/>
        </w:rPr>
        <w:t xml:space="preserve"> in Scenario 1</w:t>
      </w:r>
      <w:r w:rsidR="00FB17A7" w:rsidRPr="00A1530B">
        <w:rPr>
          <w:rFonts w:ascii="Times New Roman" w:hAnsi="Times New Roman" w:cs="Times New Roman"/>
          <w:sz w:val="24"/>
        </w:rPr>
        <w:t xml:space="preserve">. The estimates from 300 replicates were summarized using </w:t>
      </w:r>
      <w:r w:rsidR="00FB17A7">
        <w:rPr>
          <w:rFonts w:ascii="Times New Roman" w:hAnsi="Times New Roman" w:cs="Times New Roman" w:hint="eastAsia"/>
          <w:sz w:val="24"/>
        </w:rPr>
        <w:t xml:space="preserve">mean (top) and standard deviation (bottom). The true value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FB17A7" w:rsidRPr="00A1530B">
        <w:rPr>
          <w:rFonts w:ascii="Times New Roman" w:hAnsi="Times New Roman" w:cs="Times New Roman"/>
          <w:b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sz w:val="24"/>
        </w:rPr>
        <w:t>is 0.1253</w:t>
      </w:r>
      <w:r w:rsidR="00FB17A7">
        <w:rPr>
          <w:rFonts w:ascii="Times New Roman" w:hAnsi="Times New Roman" w:cs="Times New Roman" w:hint="eastAsia"/>
          <w:sz w:val="24"/>
        </w:rPr>
        <w:t>.</w:t>
      </w:r>
    </w:p>
    <w:tbl>
      <w:tblPr>
        <w:tblW w:w="634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00"/>
        <w:gridCol w:w="1300"/>
        <w:gridCol w:w="1240"/>
        <w:gridCol w:w="1260"/>
        <w:gridCol w:w="1240"/>
      </w:tblGrid>
      <w:tr w:rsidR="00C12B3F" w:rsidRPr="00C12B3F" w14:paraId="4338863A" w14:textId="77777777" w:rsidTr="00C12B3F">
        <w:trPr>
          <w:jc w:val="center"/>
        </w:trPr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E9769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  <w:tc>
          <w:tcPr>
            <w:tcW w:w="130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C764868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250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0C48C4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LTMH</w:t>
            </w:r>
          </w:p>
        </w:tc>
        <w:tc>
          <w:tcPr>
            <w:tcW w:w="124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4773F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GCTA</w:t>
            </w:r>
          </w:p>
        </w:tc>
      </w:tr>
      <w:tr w:rsidR="00C12B3F" w:rsidRPr="00C12B3F" w14:paraId="4EB945C5" w14:textId="77777777" w:rsidTr="00FB17A7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822696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E0F43FA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AF8E7C" w14:textId="77777777" w:rsidR="00C12B3F" w:rsidRPr="00C12B3F" w:rsidRDefault="00C12B3F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eastAsia="굴림" w:hAnsi="Cambria Math" w:cs="Times New Roman"/>
                    <w:color w:val="000000"/>
                    <w:kern w:val="24"/>
                    <w:sz w:val="24"/>
                    <w:szCs w:val="24"/>
                  </w:rPr>
                  <m:t>β</m:t>
                </m:r>
              </m:oMath>
            </m:oMathPara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F9FB85" w14:textId="77777777" w:rsidR="00C12B3F" w:rsidRPr="00C12B3F" w:rsidRDefault="00566D63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h</m:t>
                    </m:r>
                  </m:e>
                  <m:sup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032FA4D" w14:textId="77777777" w:rsidR="00C12B3F" w:rsidRPr="00C12B3F" w:rsidRDefault="00566D63" w:rsidP="00C12B3F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eastAsia="굴림" w:hAnsi="Cambria Math" w:cs="굴림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h</m:t>
                    </m:r>
                  </m:e>
                  <m:sup>
                    <m:r>
                      <w:rPr>
                        <w:rFonts w:ascii="Cambria Math" w:eastAsia="굴림" w:hAnsi="Cambria Math" w:cs="Times New Roman"/>
                        <w:color w:val="000000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</w:tr>
      <w:tr w:rsidR="00C12B3F" w:rsidRPr="00C12B3F" w14:paraId="68551C5F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B682B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C077E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C483D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49</w:t>
            </w:r>
          </w:p>
          <w:p w14:paraId="10031F1C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8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CD31A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481</w:t>
            </w:r>
          </w:p>
          <w:p w14:paraId="74F62A7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81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C7A8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60884F3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7CEC56F0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42E455A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E27433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49A32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27</w:t>
            </w:r>
          </w:p>
          <w:p w14:paraId="1B055F7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97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2C56E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07</w:t>
            </w:r>
          </w:p>
          <w:p w14:paraId="180FEE9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08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0A93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69A869B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3E0A944B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1D01DA4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0DD7F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242D0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61</w:t>
            </w:r>
          </w:p>
          <w:p w14:paraId="74E1164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88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A20715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026</w:t>
            </w:r>
          </w:p>
          <w:p w14:paraId="49A9F9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50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CB8E2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541829D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3E8AEF47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7E40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22BD4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C4082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90</w:t>
            </w:r>
          </w:p>
          <w:p w14:paraId="2F78FB2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0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48229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7</w:t>
            </w:r>
          </w:p>
          <w:p w14:paraId="1D630A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065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8C9FC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9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5CDA520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1.9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7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180CE64F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0A4ADC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E6D27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E259C8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63</w:t>
            </w:r>
          </w:p>
          <w:p w14:paraId="33F41F1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4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59D36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083</w:t>
            </w:r>
          </w:p>
          <w:p w14:paraId="0C0F0D2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65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8784DA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7A4730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2AA091F1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EC133B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8AA908F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78746C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67</w:t>
            </w:r>
          </w:p>
          <w:p w14:paraId="42172F1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32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6A01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814</w:t>
            </w:r>
          </w:p>
          <w:p w14:paraId="77E822D6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52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8D6A73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0F39774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  <w:tr w:rsidR="00C12B3F" w:rsidRPr="00C12B3F" w14:paraId="4E03EEC9" w14:textId="77777777" w:rsidTr="00FB17A7">
        <w:trPr>
          <w:trHeight w:val="680"/>
          <w:jc w:val="center"/>
        </w:trPr>
        <w:tc>
          <w:tcPr>
            <w:tcW w:w="130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B8D2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F334A1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AE394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82</w:t>
            </w:r>
          </w:p>
          <w:p w14:paraId="3FD872C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42)</w:t>
            </w:r>
          </w:p>
        </w:tc>
        <w:tc>
          <w:tcPr>
            <w:tcW w:w="12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B7D3D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86</w:t>
            </w:r>
          </w:p>
          <w:p w14:paraId="4045FA7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276)</w:t>
            </w:r>
          </w:p>
        </w:tc>
        <w:tc>
          <w:tcPr>
            <w:tcW w:w="124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A6F668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83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3B47D6B0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3.76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7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244BB35A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7EC6E7D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57603E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713F227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251</w:t>
            </w:r>
          </w:p>
          <w:p w14:paraId="533DB4E2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52)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511F8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697</w:t>
            </w:r>
          </w:p>
          <w:p w14:paraId="2033B80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399)</w:t>
            </w:r>
          </w:p>
        </w:tc>
        <w:tc>
          <w:tcPr>
            <w:tcW w:w="12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2744D9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.00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6</w:t>
            </w:r>
          </w:p>
          <w:p w14:paraId="2C89248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5.77</w:t>
            </w:r>
            <m:oMath>
              <m:r>
                <w:rPr>
                  <w:rFonts w:ascii="Cambria Math" w:eastAsia="굴림" w:hAnsi="Times New Roman" w:cs="Times New Roman"/>
                  <w:color w:val="000000"/>
                  <w:kern w:val="24"/>
                  <w:sz w:val="24"/>
                  <w:szCs w:val="24"/>
                </w:rPr>
                <m:t>×</m:t>
              </m:r>
            </m:oMath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0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position w:val="7"/>
                <w:sz w:val="24"/>
                <w:szCs w:val="24"/>
                <w:vertAlign w:val="superscript"/>
              </w:rPr>
              <w:t>-8</w:t>
            </w: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)</w:t>
            </w:r>
          </w:p>
        </w:tc>
      </w:tr>
      <w:tr w:rsidR="00C12B3F" w:rsidRPr="00C12B3F" w14:paraId="0D3FF37B" w14:textId="77777777" w:rsidTr="00FB17A7">
        <w:trPr>
          <w:trHeight w:val="68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72C48C8" w14:textId="77777777" w:rsidR="00C12B3F" w:rsidRPr="00C12B3F" w:rsidRDefault="00C12B3F" w:rsidP="00C12B3F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F0E644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BE8EBA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180</w:t>
            </w:r>
          </w:p>
          <w:p w14:paraId="15764F1D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141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6C5C155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054</w:t>
            </w:r>
          </w:p>
          <w:p w14:paraId="1B96C3C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.0411)</w:t>
            </w:r>
          </w:p>
        </w:tc>
        <w:tc>
          <w:tcPr>
            <w:tcW w:w="124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1E08FEB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</w:t>
            </w:r>
          </w:p>
          <w:p w14:paraId="1EFDE4D1" w14:textId="77777777" w:rsidR="00C12B3F" w:rsidRPr="00C12B3F" w:rsidRDefault="00C12B3F" w:rsidP="00C12B3F">
            <w:pPr>
              <w:widowControl/>
              <w:autoSpaceDE/>
              <w:autoSpaceDN/>
              <w:spacing w:after="0" w:line="240" w:lineRule="auto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C12B3F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(0)</w:t>
            </w:r>
          </w:p>
        </w:tc>
      </w:tr>
    </w:tbl>
    <w:p w14:paraId="544247B6" w14:textId="77777777" w:rsidR="00C12B3F" w:rsidRDefault="00C12B3F" w:rsidP="00B45152">
      <w:pPr>
        <w:rPr>
          <w:rFonts w:ascii="Times New Roman" w:hAnsi="Times New Roman" w:cs="Times New Roman"/>
          <w:sz w:val="24"/>
        </w:rPr>
      </w:pPr>
    </w:p>
    <w:p w14:paraId="6B86A8D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0FD0D9" w14:textId="62DB9E06" w:rsidR="00423C16" w:rsidRDefault="00423C16" w:rsidP="00CD6958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>E</w:t>
      </w:r>
      <w:r w:rsidR="00CD6958">
        <w:rPr>
          <w:rFonts w:ascii="Times New Roman" w:hAnsi="Times New Roman" w:cs="Times New Roman" w:hint="eastAsia"/>
          <w:b/>
          <w:sz w:val="24"/>
        </w:rPr>
        <w:t xml:space="preserve">mpirical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relative </w:t>
      </w:r>
      <w:r w:rsidR="00D214F2">
        <w:rPr>
          <w:rFonts w:ascii="Times New Roman" w:hAnsi="Times New Roman" w:cs="Times New Roman" w:hint="eastAsia"/>
          <w:b/>
          <w:sz w:val="24"/>
        </w:rPr>
        <w:t xml:space="preserve">size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estimates </w:t>
      </w:r>
      <w:r w:rsidR="00CD6958">
        <w:rPr>
          <w:rFonts w:ascii="Times New Roman" w:hAnsi="Times New Roman" w:cs="Times New Roman" w:hint="eastAsia"/>
          <w:b/>
          <w:sz w:val="24"/>
        </w:rPr>
        <w:t xml:space="preserve">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</m:t>
        </m:r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CD6958">
        <w:rPr>
          <w:rFonts w:ascii="Times New Roman" w:hAnsi="Times New Roman" w:cs="Times New Roman" w:hint="eastAsia"/>
          <w:sz w:val="24"/>
        </w:rPr>
        <w:t xml:space="preserve"> </w:t>
      </w:r>
      <w:r w:rsidR="00CD6958">
        <w:rPr>
          <w:rFonts w:ascii="Times New Roman" w:hAnsi="Times New Roman" w:cs="Times New Roman" w:hint="eastAsia"/>
          <w:b/>
          <w:sz w:val="24"/>
        </w:rPr>
        <w:t>based on the 2,000 replicates</w:t>
      </w:r>
      <w:r w:rsidRPr="00A1530B">
        <w:rPr>
          <w:rFonts w:ascii="Times New Roman" w:hAnsi="Times New Roman" w:cs="Times New Roman"/>
          <w:sz w:val="24"/>
        </w:rPr>
        <w:t xml:space="preserve">. </w:t>
      </w:r>
      <w:r w:rsidR="0079293A">
        <w:rPr>
          <w:rFonts w:ascii="Times New Roman" w:hAnsi="Times New Roman" w:cs="Times New Roman" w:hint="eastAsia"/>
          <w:sz w:val="24"/>
        </w:rPr>
        <w:t>The empirical sizes were estimated with 2,000 replicates at three significance levels. We considered prevalence o</w:t>
      </w:r>
      <w:r w:rsidR="00530040">
        <w:rPr>
          <w:rFonts w:ascii="Times New Roman" w:hAnsi="Times New Roman" w:cs="Times New Roman" w:hint="eastAsia"/>
          <w:sz w:val="24"/>
        </w:rPr>
        <w:t>f</w:t>
      </w:r>
      <w:r w:rsidR="0079293A">
        <w:rPr>
          <w:rFonts w:ascii="Times New Roman" w:hAnsi="Times New Roman" w:cs="Times New Roman" w:hint="eastAsia"/>
          <w:sz w:val="24"/>
        </w:rPr>
        <w:t xml:space="preserve"> 0.05, 0.1 and 0.2.  </w:t>
      </w:r>
    </w:p>
    <w:tbl>
      <w:tblPr>
        <w:tblW w:w="460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080"/>
        <w:gridCol w:w="1080"/>
        <w:gridCol w:w="1080"/>
      </w:tblGrid>
      <w:tr w:rsidR="00423C16" w:rsidRPr="00423C16" w14:paraId="5A7F9910" w14:textId="77777777" w:rsidTr="00423C16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9C99AB1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3240" w:type="dxa"/>
            <w:gridSpan w:val="3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40440E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423C16" w:rsidRPr="00423C16" w14:paraId="344F30B9" w14:textId="77777777" w:rsidTr="00423C16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1FDBB1" w14:textId="77777777" w:rsidR="00423C16" w:rsidRPr="00423C16" w:rsidRDefault="00423C16" w:rsidP="00423C16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D3C1030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45B0B8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0994DED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423C16" w:rsidRPr="00423C16" w14:paraId="5A0E66E8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0D08D0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180B12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6DA6E1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5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A7CA72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015</w:t>
            </w:r>
          </w:p>
        </w:tc>
      </w:tr>
      <w:tr w:rsidR="00423C16" w:rsidRPr="00423C16" w14:paraId="36EB5203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58EB6E8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0BE04F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1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A92479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4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E8ED7B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00</w:t>
            </w:r>
          </w:p>
        </w:tc>
      </w:tr>
      <w:tr w:rsidR="00423C16" w:rsidRPr="00423C16" w14:paraId="554A6C4C" w14:textId="77777777" w:rsidTr="00423C16">
        <w:trPr>
          <w:trHeight w:val="330"/>
          <w:jc w:val="center"/>
        </w:trPr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B61E1E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1AE6DB7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28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B3F93F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02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6DB1CA" w14:textId="77777777" w:rsidR="00423C16" w:rsidRPr="00423C16" w:rsidRDefault="00423C16" w:rsidP="00423C16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423C16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05</w:t>
            </w:r>
          </w:p>
        </w:tc>
      </w:tr>
    </w:tbl>
    <w:p w14:paraId="0CC9B856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85D384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2554B1DB" w14:textId="640B040F" w:rsidR="00D214F2" w:rsidRDefault="00D214F2" w:rsidP="00D214F2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4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 xml:space="preserve">Empirical relative </w:t>
      </w:r>
      <w:r w:rsidR="0079293A">
        <w:rPr>
          <w:rFonts w:ascii="Times New Roman" w:hAnsi="Times New Roman" w:cs="Times New Roman" w:hint="eastAsia"/>
          <w:b/>
          <w:sz w:val="24"/>
        </w:rPr>
        <w:t>power</w:t>
      </w:r>
      <w:r w:rsidR="0079293A">
        <w:rPr>
          <w:rFonts w:ascii="Times New Roman" w:hAnsi="Times New Roman" w:cs="Times New Roman" w:hint="eastAsia"/>
          <w:b/>
          <w:sz w:val="24"/>
        </w:rPr>
        <w:t xml:space="preserve">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</m:t>
        </m:r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79293A">
        <w:rPr>
          <w:rFonts w:ascii="Times New Roman" w:hAnsi="Times New Roman" w:cs="Times New Roman" w:hint="eastAsia"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79293A" w:rsidRPr="00A1530B">
        <w:rPr>
          <w:rFonts w:ascii="Times New Roman" w:hAnsi="Times New Roman" w:cs="Times New Roman"/>
          <w:sz w:val="24"/>
        </w:rPr>
        <w:t xml:space="preserve">. </w:t>
      </w:r>
      <w:r w:rsidR="0079293A">
        <w:rPr>
          <w:rFonts w:ascii="Times New Roman" w:hAnsi="Times New Roman" w:cs="Times New Roman" w:hint="eastAsia"/>
          <w:sz w:val="24"/>
        </w:rPr>
        <w:t xml:space="preserve">The empirical </w:t>
      </w:r>
      <w:r w:rsidR="0079293A">
        <w:rPr>
          <w:rFonts w:ascii="Times New Roman" w:hAnsi="Times New Roman" w:cs="Times New Roman" w:hint="eastAsia"/>
          <w:sz w:val="24"/>
        </w:rPr>
        <w:t>powers</w:t>
      </w:r>
      <w:r w:rsidR="0079293A">
        <w:rPr>
          <w:rFonts w:ascii="Times New Roman" w:hAnsi="Times New Roman" w:cs="Times New Roman" w:hint="eastAsia"/>
          <w:sz w:val="24"/>
        </w:rPr>
        <w:t xml:space="preserve"> </w:t>
      </w:r>
      <w:r w:rsidR="0079293A">
        <w:rPr>
          <w:rFonts w:ascii="Times New Roman" w:hAnsi="Times New Roman" w:cs="Times New Roman" w:hint="eastAsia"/>
          <w:sz w:val="24"/>
        </w:rPr>
        <w:t>were</w:t>
      </w:r>
      <w:r w:rsidR="0079293A">
        <w:rPr>
          <w:rFonts w:ascii="Times New Roman" w:hAnsi="Times New Roman" w:cs="Times New Roman" w:hint="eastAsia"/>
          <w:sz w:val="24"/>
        </w:rPr>
        <w:t xml:space="preserve"> estimated with 2,000 replicates at three significance levels. We considered </w:t>
      </w:r>
      <w:r w:rsidR="00F64390">
        <w:rPr>
          <w:rFonts w:ascii="Times New Roman" w:hAnsi="Times New Roman" w:cs="Times New Roman" w:hint="eastAsia"/>
          <w:sz w:val="24"/>
        </w:rPr>
        <w:t xml:space="preserve">heritability of 0.2 and 0.4, and </w:t>
      </w:r>
      <w:r w:rsidR="0079293A">
        <w:rPr>
          <w:rFonts w:ascii="Times New Roman" w:hAnsi="Times New Roman" w:cs="Times New Roman" w:hint="eastAsia"/>
          <w:sz w:val="24"/>
        </w:rPr>
        <w:t>prevalence o</w:t>
      </w:r>
      <w:r w:rsidR="00530040">
        <w:rPr>
          <w:rFonts w:ascii="Times New Roman" w:hAnsi="Times New Roman" w:cs="Times New Roman" w:hint="eastAsia"/>
          <w:sz w:val="24"/>
        </w:rPr>
        <w:t>f</w:t>
      </w:r>
      <w:r w:rsidR="0079293A">
        <w:rPr>
          <w:rFonts w:ascii="Times New Roman" w:hAnsi="Times New Roman" w:cs="Times New Roman" w:hint="eastAsia"/>
          <w:sz w:val="24"/>
        </w:rPr>
        <w:t xml:space="preserve"> 0.05, 0.1 and 0.2.</w:t>
      </w:r>
    </w:p>
    <w:tbl>
      <w:tblPr>
        <w:tblW w:w="596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  <w:gridCol w:w="1080"/>
      </w:tblGrid>
      <w:tr w:rsidR="00D214F2" w:rsidRPr="00D214F2" w14:paraId="3F3BFB48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ED3D4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0133B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3240" w:type="dxa"/>
            <w:gridSpan w:val="3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E2A1387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D214F2" w:rsidRPr="00D214F2" w14:paraId="34669049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23DFCE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4DDC32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05357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E10520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58E6FD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D214F2" w:rsidRPr="00D214F2" w14:paraId="324B2CF0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DBA04ED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5BF215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62DE62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48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FA0567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342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AE3C46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6210</w:t>
            </w:r>
          </w:p>
        </w:tc>
      </w:tr>
      <w:tr w:rsidR="00D214F2" w:rsidRPr="00D214F2" w14:paraId="761F5DE8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907AF0F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6D38AF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863E1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226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0963A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67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43FFED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675</w:t>
            </w:r>
          </w:p>
        </w:tc>
      </w:tr>
      <w:tr w:rsidR="00D214F2" w:rsidRPr="00D214F2" w14:paraId="2A4E52D3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C628026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9DAF6D0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03B6E9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399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30D84D2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055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8AD457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405</w:t>
            </w:r>
          </w:p>
        </w:tc>
      </w:tr>
      <w:tr w:rsidR="00D214F2" w:rsidRPr="00D214F2" w14:paraId="37244BB6" w14:textId="77777777" w:rsidTr="00D214F2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CC40D8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E0704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40AE35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457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681399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39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BC4C773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  <w:tr w:rsidR="00D214F2" w:rsidRPr="00D214F2" w14:paraId="019FD67A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06796328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9DDA76E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6D261D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819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15C09D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9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2F16441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  <w:tr w:rsidR="00D214F2" w:rsidRPr="00D214F2" w14:paraId="64892FC6" w14:textId="77777777" w:rsidTr="00D214F2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BF3B706" w14:textId="77777777" w:rsidR="00D214F2" w:rsidRPr="00D214F2" w:rsidRDefault="00D214F2" w:rsidP="00D214F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C1548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D5FAD8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05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A0504EA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996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D9A53AF" w14:textId="77777777" w:rsidR="00D214F2" w:rsidRPr="00D214F2" w:rsidRDefault="00D214F2" w:rsidP="00D214F2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D214F2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1.0000</w:t>
            </w:r>
          </w:p>
        </w:tc>
      </w:tr>
    </w:tbl>
    <w:p w14:paraId="66E7A9BF" w14:textId="77777777" w:rsidR="00D214F2" w:rsidRDefault="00D214F2" w:rsidP="00D214F2">
      <w:pPr>
        <w:spacing w:line="480" w:lineRule="auto"/>
        <w:rPr>
          <w:rFonts w:ascii="Times New Roman" w:hAnsi="Times New Roman" w:cs="Times New Roman"/>
          <w:sz w:val="24"/>
        </w:rPr>
      </w:pPr>
    </w:p>
    <w:p w14:paraId="68A62A5C" w14:textId="77777777" w:rsidR="009913C0" w:rsidRDefault="009913C0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4C6F35A" w14:textId="36F94428" w:rsidR="00530040" w:rsidRDefault="009913C0" w:rsidP="00530040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5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530040">
        <w:rPr>
          <w:rFonts w:ascii="Times New Roman" w:hAnsi="Times New Roman" w:cs="Times New Roman" w:hint="eastAsia"/>
          <w:b/>
          <w:sz w:val="24"/>
        </w:rPr>
        <w:t xml:space="preserve">Empirical relative size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β=0</m:t>
        </m:r>
      </m:oMath>
      <w:r w:rsidR="00530040">
        <w:rPr>
          <w:rFonts w:ascii="Times New Roman" w:hAnsi="Times New Roman" w:cs="Times New Roman" w:hint="eastAsia"/>
          <w:sz w:val="24"/>
        </w:rPr>
        <w:t xml:space="preserve">  </w:t>
      </w:r>
      <w:r w:rsidR="00530040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530040" w:rsidRPr="00A1530B">
        <w:rPr>
          <w:rFonts w:ascii="Times New Roman" w:hAnsi="Times New Roman" w:cs="Times New Roman"/>
          <w:sz w:val="24"/>
        </w:rPr>
        <w:t xml:space="preserve">. </w:t>
      </w:r>
      <w:r w:rsidR="00530040">
        <w:rPr>
          <w:rFonts w:ascii="Times New Roman" w:hAnsi="Times New Roman" w:cs="Times New Roman" w:hint="eastAsia"/>
          <w:sz w:val="24"/>
        </w:rPr>
        <w:t xml:space="preserve">The empirical sizes were estimated with 2,000 replicates at three significance levels. We considered </w:t>
      </w:r>
      <w:r w:rsidR="00530040">
        <w:rPr>
          <w:rFonts w:ascii="Times New Roman" w:hAnsi="Times New Roman" w:cs="Times New Roman" w:hint="eastAsia"/>
          <w:sz w:val="24"/>
        </w:rPr>
        <w:t xml:space="preserve">heritability of 0.2 and 0.4, and </w:t>
      </w:r>
      <w:r w:rsidR="00530040">
        <w:rPr>
          <w:rFonts w:ascii="Times New Roman" w:hAnsi="Times New Roman" w:cs="Times New Roman" w:hint="eastAsia"/>
          <w:sz w:val="24"/>
        </w:rPr>
        <w:t>prevalence o</w:t>
      </w:r>
      <w:r w:rsidR="00530040">
        <w:rPr>
          <w:rFonts w:ascii="Times New Roman" w:hAnsi="Times New Roman" w:cs="Times New Roman" w:hint="eastAsia"/>
          <w:sz w:val="24"/>
        </w:rPr>
        <w:t xml:space="preserve">f </w:t>
      </w:r>
      <w:r w:rsidR="00530040">
        <w:rPr>
          <w:rFonts w:ascii="Times New Roman" w:hAnsi="Times New Roman" w:cs="Times New Roman" w:hint="eastAsia"/>
          <w:sz w:val="24"/>
        </w:rPr>
        <w:t xml:space="preserve">0.1 and 0.2.  </w:t>
      </w:r>
    </w:p>
    <w:tbl>
      <w:tblPr>
        <w:tblW w:w="488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</w:tblGrid>
      <w:tr w:rsidR="00AA7AF9" w:rsidRPr="00AA7AF9" w14:paraId="5E6DF092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169D25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97836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216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B992D5C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AA7AF9" w:rsidRPr="00AA7AF9" w14:paraId="68A8EDA0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AB2FC30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F818D88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1FA147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7AF8D5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AA7AF9" w:rsidRPr="00AA7AF9" w14:paraId="47B11E5C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B102B2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C12BE6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15BDEA1A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55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1CAAF3A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20</w:t>
            </w:r>
          </w:p>
        </w:tc>
      </w:tr>
      <w:tr w:rsidR="00AA7AF9" w:rsidRPr="00AA7AF9" w14:paraId="6C55BD0A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0E6848A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778928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42D5BA71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66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1C5E6502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560</w:t>
            </w:r>
          </w:p>
        </w:tc>
      </w:tr>
      <w:tr w:rsidR="00AA7AF9" w:rsidRPr="00AA7AF9" w14:paraId="6B487D6F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421521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316D6D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6D3FD1A7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102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445AD274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900</w:t>
            </w:r>
          </w:p>
        </w:tc>
      </w:tr>
      <w:tr w:rsidR="00AA7AF9" w:rsidRPr="00AA7AF9" w14:paraId="7FF4870A" w14:textId="77777777" w:rsidTr="00AA7AF9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010E9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99E669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51293A63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06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5B1C58D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130</w:t>
            </w:r>
          </w:p>
        </w:tc>
      </w:tr>
      <w:tr w:rsidR="00AA7AF9" w:rsidRPr="00AA7AF9" w14:paraId="3D062D4A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2ED7C26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C09ED6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79A5A33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48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378323EE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580</w:t>
            </w:r>
          </w:p>
        </w:tc>
      </w:tr>
      <w:tr w:rsidR="00AA7AF9" w:rsidRPr="00AA7AF9" w14:paraId="685087C9" w14:textId="77777777" w:rsidTr="00AA7AF9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310442D4" w14:textId="77777777" w:rsidR="00AA7AF9" w:rsidRPr="00AA7AF9" w:rsidRDefault="00AA7AF9" w:rsidP="00AA7AF9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B849BC8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7958F62F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09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225" w:type="dxa"/>
              <w:bottom w:w="0" w:type="dxa"/>
              <w:right w:w="15" w:type="dxa"/>
            </w:tcMar>
            <w:vAlign w:val="center"/>
            <w:hideMark/>
          </w:tcPr>
          <w:p w14:paraId="64E9618F" w14:textId="77777777" w:rsidR="00AA7AF9" w:rsidRPr="00AA7AF9" w:rsidRDefault="00AA7AF9" w:rsidP="00AA7AF9">
            <w:pPr>
              <w:widowControl/>
              <w:autoSpaceDE/>
              <w:autoSpaceDN/>
              <w:spacing w:after="0" w:line="330" w:lineRule="atLeast"/>
              <w:jc w:val="left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A7AF9">
              <w:rPr>
                <w:rFonts w:ascii="Times New Roman" w:eastAsia="굴림" w:hAnsi="Times New Roman" w:cs="Times New Roman"/>
                <w:color w:val="000000"/>
                <w:kern w:val="24"/>
                <w:sz w:val="22"/>
              </w:rPr>
              <w:t>0.1020</w:t>
            </w:r>
          </w:p>
        </w:tc>
      </w:tr>
    </w:tbl>
    <w:p w14:paraId="0A50A95F" w14:textId="77777777" w:rsidR="00AA7AF9" w:rsidRDefault="00AA7AF9" w:rsidP="009913C0">
      <w:pPr>
        <w:spacing w:line="480" w:lineRule="auto"/>
        <w:rPr>
          <w:rFonts w:ascii="Times New Roman" w:hAnsi="Times New Roman" w:cs="Times New Roman"/>
          <w:sz w:val="24"/>
        </w:rPr>
      </w:pPr>
    </w:p>
    <w:p w14:paraId="174E8543" w14:textId="77777777" w:rsidR="009913C0" w:rsidRDefault="009913C0" w:rsidP="009913C0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0399FBB8" w14:textId="77777777" w:rsidR="00E2330A" w:rsidRDefault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C0DA02F" w14:textId="11258BC0" w:rsidR="00226114" w:rsidRDefault="00E2330A" w:rsidP="00E2330A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6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6F0BBA">
        <w:rPr>
          <w:rFonts w:ascii="Times New Roman" w:hAnsi="Times New Roman" w:cs="Times New Roman" w:hint="eastAsia"/>
          <w:b/>
          <w:sz w:val="24"/>
        </w:rPr>
        <w:t xml:space="preserve"> </w:t>
      </w:r>
      <w:r w:rsidR="00226114">
        <w:rPr>
          <w:rFonts w:ascii="Times New Roman" w:hAnsi="Times New Roman" w:cs="Times New Roman" w:hint="eastAsia"/>
          <w:b/>
          <w:sz w:val="24"/>
        </w:rPr>
        <w:t xml:space="preserve">Empirical relative power estimates of CEST for the hypothesis test of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</w:rPr>
          <m:t>:β=0</m:t>
        </m:r>
      </m:oMath>
      <w:r w:rsidR="00226114">
        <w:rPr>
          <w:rFonts w:ascii="Times New Roman" w:hAnsi="Times New Roman" w:cs="Times New Roman" w:hint="eastAsia"/>
          <w:sz w:val="24"/>
        </w:rPr>
        <w:t xml:space="preserve"> </w:t>
      </w:r>
      <w:r w:rsidR="00226114">
        <w:rPr>
          <w:rFonts w:ascii="Times New Roman" w:hAnsi="Times New Roman" w:cs="Times New Roman" w:hint="eastAsia"/>
          <w:b/>
          <w:sz w:val="24"/>
        </w:rPr>
        <w:t>based on the 2,000 replicates</w:t>
      </w:r>
      <w:r w:rsidR="00226114" w:rsidRPr="00A1530B">
        <w:rPr>
          <w:rFonts w:ascii="Times New Roman" w:hAnsi="Times New Roman" w:cs="Times New Roman"/>
          <w:sz w:val="24"/>
        </w:rPr>
        <w:t xml:space="preserve">. </w:t>
      </w:r>
      <w:r w:rsidR="00226114">
        <w:rPr>
          <w:rFonts w:ascii="Times New Roman" w:hAnsi="Times New Roman" w:cs="Times New Roman" w:hint="eastAsia"/>
          <w:sz w:val="24"/>
        </w:rPr>
        <w:t xml:space="preserve">The empirical </w:t>
      </w:r>
      <w:r w:rsidR="00226114">
        <w:rPr>
          <w:rFonts w:ascii="Times New Roman" w:hAnsi="Times New Roman" w:cs="Times New Roman" w:hint="eastAsia"/>
          <w:sz w:val="24"/>
        </w:rPr>
        <w:t>powers</w:t>
      </w:r>
      <w:r w:rsidR="00226114">
        <w:rPr>
          <w:rFonts w:ascii="Times New Roman" w:hAnsi="Times New Roman" w:cs="Times New Roman" w:hint="eastAsia"/>
          <w:sz w:val="24"/>
        </w:rPr>
        <w:t xml:space="preserve"> were estimated with 2,000 replicates at three significance levels. We considered heritability of 0.2 and 0.4, and prevalence of 0.1 and 0.2.</w:t>
      </w:r>
      <w:r w:rsidR="006F0BBA">
        <w:rPr>
          <w:rFonts w:ascii="Times New Roman" w:hAnsi="Times New Roman" w:cs="Times New Roman" w:hint="eastAsia"/>
          <w:sz w:val="24"/>
        </w:rPr>
        <w:t xml:space="preserve"> True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6F0BBA">
        <w:rPr>
          <w:rFonts w:ascii="Times New Roman" w:hAnsi="Times New Roman" w:cs="Times New Roman" w:hint="eastAsia"/>
          <w:sz w:val="24"/>
        </w:rPr>
        <w:t xml:space="preserve"> is 0.1253.</w:t>
      </w:r>
    </w:p>
    <w:tbl>
      <w:tblPr>
        <w:tblW w:w="4880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1360"/>
        <w:gridCol w:w="1360"/>
        <w:gridCol w:w="1080"/>
        <w:gridCol w:w="1080"/>
      </w:tblGrid>
      <w:tr w:rsidR="00E2330A" w:rsidRPr="00E2330A" w14:paraId="144DE542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C9A5974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Heritability</w:t>
            </w:r>
          </w:p>
        </w:tc>
        <w:tc>
          <w:tcPr>
            <w:tcW w:w="1360" w:type="dxa"/>
            <w:vMerge w:val="restart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66A29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Significance</w:t>
            </w: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br/>
              <w:t>level</w:t>
            </w:r>
          </w:p>
        </w:tc>
        <w:tc>
          <w:tcPr>
            <w:tcW w:w="2160" w:type="dxa"/>
            <w:gridSpan w:val="2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478407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Prevalence</w:t>
            </w:r>
          </w:p>
        </w:tc>
      </w:tr>
      <w:tr w:rsidR="00E2330A" w:rsidRPr="00E2330A" w14:paraId="68FB43EC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B60C828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0" w:type="auto"/>
            <w:vMerge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AEB5C55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241EC63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616850E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</w:tr>
      <w:tr w:rsidR="00E2330A" w:rsidRPr="00E2330A" w14:paraId="6BF1E36A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A69ACC6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315DAF5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87DB73B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303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9EB1E30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460</w:t>
            </w:r>
          </w:p>
        </w:tc>
      </w:tr>
      <w:tr w:rsidR="00E2330A" w:rsidRPr="00E2330A" w14:paraId="30306E3F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9AE3A64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C02E2EB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5C85459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37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158A14A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800</w:t>
            </w:r>
          </w:p>
        </w:tc>
      </w:tr>
      <w:tr w:rsidR="00E2330A" w:rsidRPr="00E2330A" w14:paraId="1252197E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D0242F9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D02D5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F6919A2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713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093565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7980</w:t>
            </w:r>
          </w:p>
        </w:tc>
      </w:tr>
      <w:tr w:rsidR="00E2330A" w:rsidRPr="00E2330A" w14:paraId="0AFB15EB" w14:textId="77777777" w:rsidTr="00E2330A">
        <w:trPr>
          <w:trHeight w:val="330"/>
          <w:jc w:val="center"/>
        </w:trPr>
        <w:tc>
          <w:tcPr>
            <w:tcW w:w="1360" w:type="dxa"/>
            <w:vMerge w:val="restart"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2A8BA4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4</w:t>
            </w:r>
          </w:p>
        </w:tc>
        <w:tc>
          <w:tcPr>
            <w:tcW w:w="136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FF4F3F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1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8FFDBA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2740</w:t>
            </w:r>
          </w:p>
        </w:tc>
        <w:tc>
          <w:tcPr>
            <w:tcW w:w="108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D059A3D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3540</w:t>
            </w:r>
          </w:p>
        </w:tc>
      </w:tr>
      <w:tr w:rsidR="00E2330A" w:rsidRPr="00E2330A" w14:paraId="10AD3B09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5D84804E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3B296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BB0DC1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534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AF83F9D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000</w:t>
            </w:r>
          </w:p>
        </w:tc>
      </w:tr>
      <w:tr w:rsidR="00E2330A" w:rsidRPr="00E2330A" w14:paraId="2EB9747F" w14:textId="77777777" w:rsidTr="00E2330A">
        <w:trPr>
          <w:trHeight w:val="330"/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18" w:space="0" w:color="000000"/>
              <w:right w:val="nil"/>
            </w:tcBorders>
            <w:vAlign w:val="center"/>
            <w:hideMark/>
          </w:tcPr>
          <w:p w14:paraId="60BE894E" w14:textId="77777777" w:rsidR="00E2330A" w:rsidRPr="00E2330A" w:rsidRDefault="00E2330A" w:rsidP="00E2330A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8A668A7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1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09970C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6640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1F49308" w14:textId="77777777" w:rsidR="00E2330A" w:rsidRPr="00E2330A" w:rsidRDefault="00E2330A" w:rsidP="00E2330A">
            <w:pPr>
              <w:widowControl/>
              <w:autoSpaceDE/>
              <w:autoSpaceDN/>
              <w:spacing w:after="0" w:line="330" w:lineRule="atLeast"/>
              <w:jc w:val="center"/>
              <w:textAlignment w:val="center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E2330A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0.7180</w:t>
            </w:r>
          </w:p>
        </w:tc>
      </w:tr>
    </w:tbl>
    <w:p w14:paraId="1459687D" w14:textId="77777777" w:rsidR="00E2330A" w:rsidRDefault="00E2330A" w:rsidP="00E2330A">
      <w:pPr>
        <w:spacing w:line="480" w:lineRule="auto"/>
        <w:rPr>
          <w:rFonts w:ascii="Times New Roman" w:hAnsi="Times New Roman" w:cs="Times New Roman"/>
          <w:sz w:val="24"/>
        </w:rPr>
      </w:pPr>
    </w:p>
    <w:p w14:paraId="450A419A" w14:textId="55658637" w:rsidR="00A508D7" w:rsidRDefault="00A508D7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2DACC0A" w14:textId="2764E81D" w:rsidR="00E2330A" w:rsidRPr="00411081" w:rsidRDefault="00A508D7" w:rsidP="00411081">
      <w:pPr>
        <w:widowControl/>
        <w:wordWrap/>
        <w:autoSpaceDE/>
        <w:autoSpaceDN/>
        <w:spacing w:line="480" w:lineRule="auto"/>
        <w:rPr>
          <w:rFonts w:ascii="Times New Roman" w:hAnsi="Times New Roman" w:cs="Times New Roman" w:hint="eastAsia"/>
          <w:sz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</w:rPr>
        <w:lastRenderedPageBreak/>
        <w:t>Table 7.</w:t>
      </w:r>
      <w:proofErr w:type="gramEnd"/>
      <w:r>
        <w:rPr>
          <w:rFonts w:ascii="Times New Roman" w:hAnsi="Times New Roman" w:cs="Times New Roman" w:hint="eastAsia"/>
          <w:b/>
          <w:sz w:val="24"/>
        </w:rPr>
        <w:t xml:space="preserve"> </w:t>
      </w:r>
      <w:proofErr w:type="gramStart"/>
      <w:r w:rsidR="006F3C69">
        <w:rPr>
          <w:rFonts w:ascii="Times New Roman" w:hAnsi="Times New Roman" w:cs="Times New Roman" w:hint="eastAsia"/>
          <w:b/>
          <w:sz w:val="24"/>
        </w:rPr>
        <w:t>Demographic char</w:t>
      </w:r>
      <w:r w:rsidR="002F7BCA">
        <w:rPr>
          <w:rFonts w:ascii="Times New Roman" w:hAnsi="Times New Roman" w:cs="Times New Roman" w:hint="eastAsia"/>
          <w:b/>
          <w:sz w:val="24"/>
        </w:rPr>
        <w:t>acteristics for study subjects.</w:t>
      </w:r>
      <w:proofErr w:type="gramEnd"/>
      <w:r w:rsidR="002F7BCA">
        <w:rPr>
          <w:rFonts w:ascii="Times New Roman" w:hAnsi="Times New Roman" w:cs="Times New Roman" w:hint="eastAsia"/>
          <w:b/>
          <w:sz w:val="24"/>
        </w:rPr>
        <w:t xml:space="preserve"> </w:t>
      </w:r>
      <w:r w:rsidR="00411081">
        <w:rPr>
          <w:rFonts w:ascii="Times New Roman" w:hAnsi="Times New Roman" w:cs="Times New Roman" w:hint="eastAsia"/>
          <w:sz w:val="24"/>
        </w:rPr>
        <w:t xml:space="preserve">For categorical variable, number of </w:t>
      </w:r>
      <w:r w:rsidR="00411081">
        <w:rPr>
          <w:rFonts w:ascii="Times New Roman" w:hAnsi="Times New Roman" w:cs="Times New Roman"/>
          <w:sz w:val="24"/>
        </w:rPr>
        <w:t>subjects</w:t>
      </w:r>
      <w:r w:rsidR="00411081">
        <w:rPr>
          <w:rFonts w:ascii="Times New Roman" w:hAnsi="Times New Roman" w:cs="Times New Roman" w:hint="eastAsia"/>
          <w:sz w:val="24"/>
        </w:rPr>
        <w:t xml:space="preserve"> (</w:t>
      </w:r>
      <w:r w:rsidR="00411081" w:rsidRPr="00411081">
        <w:rPr>
          <w:rFonts w:ascii="Times New Roman" w:hAnsi="Times New Roman" w:cs="Times New Roman" w:hint="eastAsia"/>
          <w:i/>
          <w:sz w:val="24"/>
        </w:rPr>
        <w:t>N</w:t>
      </w:r>
      <w:r w:rsidR="00411081">
        <w:rPr>
          <w:rFonts w:ascii="Times New Roman" w:hAnsi="Times New Roman" w:cs="Times New Roman" w:hint="eastAsia"/>
          <w:sz w:val="24"/>
        </w:rPr>
        <w:t>) and its proportion (%) are provided. For continuous variable, mean (Mean) and standard deviation (SD) are provided.</w:t>
      </w:r>
    </w:p>
    <w:tbl>
      <w:tblPr>
        <w:tblW w:w="512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20"/>
        <w:gridCol w:w="2400"/>
      </w:tblGrid>
      <w:tr w:rsidR="00A508D7" w:rsidRPr="00A508D7" w14:paraId="40C7183F" w14:textId="77777777" w:rsidTr="00A508D7">
        <w:trPr>
          <w:jc w:val="center"/>
        </w:trPr>
        <w:tc>
          <w:tcPr>
            <w:tcW w:w="272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47DADE5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  <w:tc>
          <w:tcPr>
            <w:tcW w:w="240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48516C3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N (%) or Mean (SD)</w:t>
            </w:r>
          </w:p>
        </w:tc>
      </w:tr>
      <w:tr w:rsidR="00A508D7" w:rsidRPr="00A508D7" w14:paraId="539E237A" w14:textId="77777777" w:rsidTr="00A508D7">
        <w:trPr>
          <w:jc w:val="center"/>
        </w:trPr>
        <w:tc>
          <w:tcPr>
            <w:tcW w:w="272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FA07D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Disease status</w:t>
            </w:r>
          </w:p>
        </w:tc>
        <w:tc>
          <w:tcPr>
            <w:tcW w:w="2400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30AE274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21D95123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C3E705" w14:textId="52B2932E" w:rsidR="00A508D7" w:rsidRPr="00A508D7" w:rsidRDefault="00A508D7" w:rsidP="002F7BCA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T2</w:t>
            </w:r>
            <w:r w:rsidR="002F7BCA">
              <w:rPr>
                <w:rFonts w:ascii="Times New Roman" w:eastAsia="굴림" w:hAnsi="Times New Roman" w:cs="Times New Roman" w:hint="eastAsia"/>
                <w:color w:val="000000"/>
                <w:kern w:val="24"/>
                <w:sz w:val="24"/>
                <w:szCs w:val="24"/>
              </w:rPr>
              <w:t>D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A82AAA6" w14:textId="43A77FE7" w:rsidR="00A508D7" w:rsidRPr="00A508D7" w:rsidRDefault="00BB133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,763 (36.75%)</w:t>
            </w:r>
          </w:p>
        </w:tc>
      </w:tr>
      <w:tr w:rsidR="00A508D7" w:rsidRPr="00A508D7" w14:paraId="11CCBBF0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90A7359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Normal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F7E9B0" w14:textId="4BEB3084" w:rsidR="00A508D7" w:rsidRPr="00A508D7" w:rsidRDefault="00BB1337" w:rsidP="00BB133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3,034 (63.25%)</w:t>
            </w:r>
          </w:p>
        </w:tc>
      </w:tr>
      <w:tr w:rsidR="00A508D7" w:rsidRPr="00A508D7" w14:paraId="31A05F34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652A619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Sex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BB0AF6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1E8871EF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0710D94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Mal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C22CFBE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366 (49.32%)</w:t>
            </w:r>
          </w:p>
        </w:tc>
      </w:tr>
      <w:tr w:rsidR="00A508D7" w:rsidRPr="00A508D7" w14:paraId="5B482B0E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87A35B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Femal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92C97A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431 (50.68%)</w:t>
            </w:r>
          </w:p>
        </w:tc>
      </w:tr>
      <w:tr w:rsidR="00A508D7" w:rsidRPr="00A508D7" w14:paraId="5B795205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A89AD7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Age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49136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48.63 (15.7)</w:t>
            </w:r>
          </w:p>
        </w:tc>
      </w:tr>
      <w:tr w:rsidR="00A508D7" w:rsidRPr="00A508D7" w14:paraId="3D80837C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4C653A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 xml:space="preserve">Relationship of </w:t>
            </w:r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br/>
              <w:t xml:space="preserve">relatives with </w:t>
            </w:r>
            <w:proofErr w:type="spellStart"/>
            <w:r w:rsidRPr="00A508D7">
              <w:rPr>
                <w:rFonts w:ascii="Times New Roman" w:eastAsia="굴림" w:hAnsi="Times New Roman" w:cs="Times New Roman"/>
                <w:b/>
                <w:bCs/>
                <w:i/>
                <w:iCs/>
                <w:color w:val="000000"/>
                <w:kern w:val="24"/>
                <w:sz w:val="24"/>
                <w:szCs w:val="24"/>
              </w:rPr>
              <w:t>proband</w:t>
            </w:r>
            <w:proofErr w:type="spellEnd"/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5D452FE" w14:textId="77777777" w:rsidR="00A508D7" w:rsidRPr="00A508D7" w:rsidRDefault="00A508D7" w:rsidP="00A508D7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</w:p>
        </w:tc>
      </w:tr>
      <w:tr w:rsidR="00A508D7" w:rsidRPr="00A508D7" w14:paraId="09D71493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410225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Parents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FBED9B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329 (7.93%)</w:t>
            </w:r>
          </w:p>
        </w:tc>
      </w:tr>
      <w:tr w:rsidR="00A508D7" w:rsidRPr="00A508D7" w14:paraId="67320AD5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B3D06E6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Sibling</w:t>
            </w:r>
          </w:p>
        </w:tc>
        <w:tc>
          <w:tcPr>
            <w:tcW w:w="2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F3E6193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2,457 (59.22%)</w:t>
            </w:r>
          </w:p>
        </w:tc>
      </w:tr>
      <w:tr w:rsidR="00A508D7" w:rsidRPr="00A508D7" w14:paraId="00AD1E4C" w14:textId="77777777" w:rsidTr="00A508D7">
        <w:trPr>
          <w:jc w:val="center"/>
        </w:trPr>
        <w:tc>
          <w:tcPr>
            <w:tcW w:w="272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5D683B2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lef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 xml:space="preserve">      Offspring</w:t>
            </w:r>
          </w:p>
        </w:tc>
        <w:tc>
          <w:tcPr>
            <w:tcW w:w="24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186EFE0" w14:textId="77777777" w:rsidR="00A508D7" w:rsidRPr="00A508D7" w:rsidRDefault="00A508D7" w:rsidP="00A508D7">
            <w:pPr>
              <w:widowControl/>
              <w:autoSpaceDE/>
              <w:autoSpaceDN/>
              <w:spacing w:after="0" w:line="240" w:lineRule="auto"/>
              <w:jc w:val="right"/>
              <w:rPr>
                <w:rFonts w:ascii="Arial" w:eastAsia="굴림" w:hAnsi="Arial" w:cs="Arial"/>
                <w:kern w:val="0"/>
                <w:sz w:val="36"/>
                <w:szCs w:val="36"/>
              </w:rPr>
            </w:pPr>
            <w:r w:rsidRPr="00A508D7">
              <w:rPr>
                <w:rFonts w:ascii="Times New Roman" w:eastAsia="굴림" w:hAnsi="Times New Roman" w:cs="Times New Roman"/>
                <w:color w:val="000000"/>
                <w:kern w:val="24"/>
                <w:sz w:val="24"/>
                <w:szCs w:val="24"/>
              </w:rPr>
              <w:t>1,363 (32.85%)</w:t>
            </w:r>
          </w:p>
        </w:tc>
      </w:tr>
    </w:tbl>
    <w:p w14:paraId="3674F6D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 w:hint="eastAsia"/>
          <w:sz w:val="24"/>
        </w:rPr>
      </w:pPr>
    </w:p>
    <w:p w14:paraId="156C5E4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58381A5" w14:textId="0CF6B23C" w:rsidR="00E2330A" w:rsidRPr="00A1530B" w:rsidRDefault="00E2330A" w:rsidP="00E2330A">
      <w:pPr>
        <w:rPr>
          <w:rFonts w:ascii="Times New Roman" w:hAnsi="Times New Roman" w:cs="Times New Roman"/>
          <w:sz w:val="24"/>
        </w:rPr>
        <w:sectPr w:rsidR="00E2330A" w:rsidRPr="00A1530B" w:rsidSect="00952104">
          <w:pgSz w:w="11906" w:h="16838"/>
          <w:pgMar w:top="1701" w:right="1440" w:bottom="1440" w:left="1440" w:header="851" w:footer="992" w:gutter="0"/>
          <w:lnNumType w:countBy="1"/>
          <w:cols w:space="425"/>
          <w:docGrid w:linePitch="360"/>
        </w:sectPr>
      </w:pPr>
    </w:p>
    <w:p w14:paraId="1716E163" w14:textId="77777777" w:rsidR="00183EA8" w:rsidRPr="00A1530B" w:rsidRDefault="00B45152" w:rsidP="00FB0610">
      <w:pPr>
        <w:tabs>
          <w:tab w:val="left" w:pos="2649"/>
        </w:tabs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183EA8" w:rsidRPr="00A1530B">
        <w:rPr>
          <w:rFonts w:ascii="Times New Roman" w:hAnsi="Times New Roman" w:cs="Times New Roman"/>
          <w:b/>
          <w:sz w:val="24"/>
        </w:rPr>
        <w:t xml:space="preserve">Illustration of </w:t>
      </w:r>
      <w:r w:rsidR="00BB1EC7" w:rsidRPr="00A1530B">
        <w:rPr>
          <w:rFonts w:ascii="Times New Roman" w:hAnsi="Times New Roman" w:cs="Times New Roman"/>
          <w:b/>
          <w:sz w:val="24"/>
        </w:rPr>
        <w:t>KKT condition using a toy example.</w:t>
      </w:r>
      <w:proofErr w:type="gramEnd"/>
      <w:r w:rsidR="00BB1EC7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>Virtual concave functions</w:t>
      </w:r>
      <w:proofErr w:type="gramStart"/>
      <w:r w:rsidR="008C6256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>,</w:t>
      </w:r>
      <w:r w:rsidR="00041F25" w:rsidRPr="00A1530B">
        <w:rPr>
          <w:rFonts w:ascii="Times New Roman" w:hAnsi="Times New Roman" w:cs="Times New Roman"/>
          <w:sz w:val="24"/>
        </w:rPr>
        <w:t xml:space="preserve"> were created to show how </w:t>
      </w:r>
      <w:r w:rsidR="00CF6311" w:rsidRPr="00A1530B">
        <w:rPr>
          <w:rFonts w:ascii="Times New Roman" w:hAnsi="Times New Roman" w:cs="Times New Roman"/>
          <w:sz w:val="24"/>
        </w:rPr>
        <w:t xml:space="preserve">to find </w:t>
      </w:r>
      <w:r w:rsidR="00041F25" w:rsidRPr="00A1530B">
        <w:rPr>
          <w:rFonts w:ascii="Times New Roman" w:hAnsi="Times New Roman" w:cs="Times New Roman"/>
          <w:sz w:val="24"/>
        </w:rPr>
        <w:t xml:space="preserve">the optimal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 xml:space="preserve">in the parameter space. </w:t>
      </w:r>
      <w:r w:rsidR="004233A4" w:rsidRPr="00A1530B">
        <w:rPr>
          <w:rFonts w:ascii="Times New Roman" w:hAnsi="Times New Roman" w:cs="Times New Roman"/>
          <w:sz w:val="24"/>
        </w:rPr>
        <w:t>The parameter</w:t>
      </w:r>
      <w:proofErr w:type="gramStart"/>
      <w:r w:rsidR="004233A4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4233A4" w:rsidRPr="00A1530B">
        <w:rPr>
          <w:rFonts w:ascii="Times New Roman" w:hAnsi="Times New Roman" w:cs="Times New Roman"/>
          <w:sz w:val="24"/>
        </w:rPr>
        <w:t>, is restricted to be between zero and one, and the parameter space is grayed out.</w:t>
      </w:r>
      <w:r w:rsidR="008C6256" w:rsidRPr="00A1530B">
        <w:rPr>
          <w:rFonts w:ascii="Times New Roman" w:hAnsi="Times New Roman" w:cs="Times New Roman"/>
          <w:sz w:val="24"/>
        </w:rPr>
        <w:t xml:space="preserve"> (A) If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 xml:space="preserve"> is </w:t>
      </w:r>
      <w:r w:rsidR="00CF6311" w:rsidRPr="00A1530B">
        <w:rPr>
          <w:rFonts w:ascii="Times New Roman" w:hAnsi="Times New Roman" w:cs="Times New Roman"/>
          <w:sz w:val="24"/>
        </w:rPr>
        <w:t>negative</w:t>
      </w:r>
      <w:r w:rsidR="008C6256" w:rsidRPr="00A1530B">
        <w:rPr>
          <w:rFonts w:ascii="Times New Roman" w:hAnsi="Times New Roman" w:cs="Times New Roman"/>
          <w:sz w:val="24"/>
        </w:rPr>
        <w:t xml:space="preserve">, the tangent slopes at both zero and one will be negative. </w:t>
      </w:r>
      <w:r w:rsidR="00FB0610" w:rsidRPr="00A1530B">
        <w:rPr>
          <w:rFonts w:ascii="Times New Roman" w:hAnsi="Times New Roman" w:cs="Times New Roman"/>
          <w:sz w:val="24"/>
        </w:rPr>
        <w:t xml:space="preserve">It </w:t>
      </w:r>
      <w:r w:rsidR="008C6256" w:rsidRPr="00A1530B">
        <w:rPr>
          <w:rFonts w:ascii="Times New Roman" w:hAnsi="Times New Roman" w:cs="Times New Roman"/>
          <w:sz w:val="24"/>
        </w:rPr>
        <w:t>is in vio</w:t>
      </w:r>
      <w:r w:rsidR="00FB0610" w:rsidRPr="00A1530B">
        <w:rPr>
          <w:rFonts w:ascii="Times New Roman" w:hAnsi="Times New Roman" w:cs="Times New Roman"/>
          <w:sz w:val="24"/>
        </w:rPr>
        <w:t xml:space="preserve">lation of the KKT condition that tangent slope is negative at one. </w:t>
      </w:r>
      <w:r w:rsidR="00CF6311" w:rsidRPr="00A1530B">
        <w:rPr>
          <w:rFonts w:ascii="Times New Roman" w:hAnsi="Times New Roman" w:cs="Times New Roman"/>
          <w:sz w:val="24"/>
        </w:rPr>
        <w:t xml:space="preserve">However, the negative tangent slop at zero satisfies the KKT condition, so the maximizer within the parameter space is zero. (B) When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is greater than 1, </w:t>
      </w:r>
      <w:r w:rsidR="00FB0610" w:rsidRPr="00A1530B">
        <w:rPr>
          <w:rFonts w:ascii="Times New Roman" w:hAnsi="Times New Roman" w:cs="Times New Roman"/>
          <w:sz w:val="24"/>
        </w:rPr>
        <w:t xml:space="preserve">the optimal value is one since </w:t>
      </w:r>
      <w:r w:rsidR="00CF6311" w:rsidRPr="00A1530B">
        <w:rPr>
          <w:rFonts w:ascii="Times New Roman" w:hAnsi="Times New Roman" w:cs="Times New Roman"/>
          <w:sz w:val="24"/>
        </w:rPr>
        <w:t xml:space="preserve">positive tangent slope at one meets the KKT condition. (C) When the maximizer is located in the parameter </w:t>
      </w:r>
      <w:proofErr w:type="gramStart"/>
      <w:r w:rsidR="00CF6311" w:rsidRPr="00A1530B">
        <w:rPr>
          <w:rFonts w:ascii="Times New Roman" w:hAnsi="Times New Roman" w:cs="Times New Roman"/>
          <w:sz w:val="24"/>
        </w:rPr>
        <w:t>space,</w:t>
      </w:r>
      <w:proofErr w:type="gramEnd"/>
      <w:r w:rsidR="00CF6311" w:rsidRPr="00A1530B">
        <w:rPr>
          <w:rFonts w:ascii="Times New Roman" w:hAnsi="Times New Roman" w:cs="Times New Roman"/>
          <w:sz w:val="24"/>
        </w:rPr>
        <w:t xml:space="preserve"> tangent slopes at both boundaries of the parameter space do not satisfy the KKT condition.</w:t>
      </w:r>
      <w:r w:rsidR="00FD63EE" w:rsidRPr="00A1530B">
        <w:rPr>
          <w:rFonts w:ascii="Times New Roman" w:hAnsi="Times New Roman" w:cs="Times New Roman"/>
          <w:sz w:val="24"/>
        </w:rPr>
        <w:t xml:space="preserve"> Therefore, </w:t>
      </w:r>
      <w:r w:rsidR="00F524C9" w:rsidRPr="00A1530B">
        <w:rPr>
          <w:rFonts w:ascii="Times New Roman" w:hAnsi="Times New Roman" w:cs="Times New Roman"/>
          <w:sz w:val="24"/>
        </w:rPr>
        <w:t>restrictions do not affect the result of optimization.</w:t>
      </w:r>
    </w:p>
    <w:p w14:paraId="63D140F9" w14:textId="77777777" w:rsidR="00B45152" w:rsidRPr="00A1530B" w:rsidRDefault="00183EA8" w:rsidP="00183EA8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noProof/>
          <w:sz w:val="24"/>
        </w:rPr>
        <w:lastRenderedPageBreak/>
        <w:drawing>
          <wp:inline distT="0" distB="0" distL="0" distR="0" wp14:anchorId="52D79DD7" wp14:editId="34CF21FD">
            <wp:extent cx="8696525" cy="2912745"/>
            <wp:effectExtent l="0" t="0" r="9525" b="190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1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696525" cy="2912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66F2A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</w:p>
    <w:p w14:paraId="0AD38EE1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</w:p>
    <w:p w14:paraId="711D0183" w14:textId="77777777" w:rsidR="00183EA8" w:rsidRPr="00A1530B" w:rsidRDefault="00183EA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br w:type="page"/>
      </w:r>
    </w:p>
    <w:p w14:paraId="00CFEC24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  <w:sectPr w:rsidR="00183EA8" w:rsidRPr="00A1530B" w:rsidSect="00183EA8">
          <w:pgSz w:w="16838" w:h="11906" w:orient="landscape"/>
          <w:pgMar w:top="1440" w:right="1701" w:bottom="1440" w:left="1440" w:header="851" w:footer="992" w:gutter="0"/>
          <w:lnNumType w:countBy="1"/>
          <w:cols w:space="425"/>
          <w:docGrid w:linePitch="360"/>
        </w:sectPr>
      </w:pPr>
    </w:p>
    <w:p w14:paraId="43A2C3C5" w14:textId="286455F9" w:rsidR="00FA310D" w:rsidRDefault="00012E6D" w:rsidP="00582C7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2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FA310D">
        <w:rPr>
          <w:rFonts w:ascii="Times New Roman" w:hAnsi="Times New Roman" w:cs="Times New Roman" w:hint="eastAsia"/>
          <w:b/>
          <w:sz w:val="24"/>
        </w:rPr>
        <w:t xml:space="preserve">Boxplots for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Pr="00A1530B">
        <w:rPr>
          <w:rFonts w:ascii="Times New Roman" w:hAnsi="Times New Roman" w:cs="Times New Roman"/>
          <w:b/>
          <w:sz w:val="24"/>
        </w:rPr>
        <w:t>based on 300 replicates</w:t>
      </w:r>
      <w:r w:rsidR="00DB1707"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="00FA310D">
        <w:rPr>
          <w:rFonts w:ascii="Times New Roman" w:hAnsi="Times New Roman" w:cs="Times New Roman" w:hint="eastAsia"/>
          <w:sz w:val="24"/>
        </w:rPr>
        <w:t>True heritability was 0.05 (top), 0.2 (middle) and 0.4 (bottom), and were indicated as gray dashed line.</w:t>
      </w:r>
    </w:p>
    <w:p w14:paraId="2BB47BAC" w14:textId="4509F083" w:rsidR="00FA310D" w:rsidRDefault="00FA310D" w:rsidP="006C4690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295CAEA7" wp14:editId="63A50712">
            <wp:extent cx="5486411" cy="5486411"/>
            <wp:effectExtent l="0" t="0" r="0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2_boxplot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11" cy="5486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E2B9D4" w14:textId="77777777" w:rsidR="00985FC4" w:rsidRDefault="00985FC4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C6A0D5" w14:textId="34702772" w:rsidR="00985FC4" w:rsidRDefault="00985FC4" w:rsidP="006626EB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Figur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611644">
        <w:rPr>
          <w:rFonts w:ascii="Times New Roman" w:hAnsi="Times New Roman" w:cs="Times New Roman" w:hint="eastAsia"/>
          <w:b/>
          <w:sz w:val="24"/>
        </w:rPr>
        <w:t>Estimation of r</w:t>
      </w:r>
      <w:r w:rsidR="007205F3">
        <w:rPr>
          <w:rFonts w:ascii="Times New Roman" w:hAnsi="Times New Roman" w:cs="Times New Roman" w:hint="eastAsia"/>
          <w:b/>
          <w:sz w:val="24"/>
        </w:rPr>
        <w:t xml:space="preserve">isks for T2D as age of </w:t>
      </w:r>
      <w:proofErr w:type="spellStart"/>
      <w:r w:rsidR="007205F3">
        <w:rPr>
          <w:rFonts w:ascii="Times New Roman" w:hAnsi="Times New Roman" w:cs="Times New Roman" w:hint="eastAsia"/>
          <w:b/>
          <w:sz w:val="24"/>
        </w:rPr>
        <w:t>proband</w:t>
      </w:r>
      <w:proofErr w:type="spellEnd"/>
      <w:r w:rsidR="007205F3">
        <w:rPr>
          <w:rFonts w:ascii="Times New Roman" w:hAnsi="Times New Roman" w:cs="Times New Roman" w:hint="eastAsia"/>
          <w:b/>
          <w:sz w:val="24"/>
        </w:rPr>
        <w:t>.</w:t>
      </w:r>
      <w:proofErr w:type="gramEnd"/>
      <w:r w:rsidR="00E925D2">
        <w:rPr>
          <w:rFonts w:ascii="Times New Roman" w:hAnsi="Times New Roman" w:cs="Times New Roman" w:hint="eastAsia"/>
          <w:b/>
          <w:sz w:val="24"/>
        </w:rPr>
        <w:t xml:space="preserve"> </w:t>
      </w:r>
      <w:r w:rsidR="00E925D2">
        <w:rPr>
          <w:rFonts w:ascii="Times New Roman" w:hAnsi="Times New Roman" w:cs="Times New Roman" w:hint="eastAsia"/>
          <w:sz w:val="24"/>
        </w:rPr>
        <w:t xml:space="preserve">A nuclear family consisting of parents and two off-springs was considered to evaluate the function of age in risks for development of T2D. Probability of being affected for the first offspring was calculated based on the estimated values </w:t>
      </w:r>
      <w:r w:rsidR="00923018">
        <w:rPr>
          <w:rFonts w:ascii="Times New Roman" w:hAnsi="Times New Roman" w:cs="Times New Roman" w:hint="eastAsia"/>
          <w:sz w:val="24"/>
        </w:rPr>
        <w:t xml:space="preserve">0.2944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923018">
        <w:rPr>
          <w:rFonts w:ascii="Times New Roman" w:hAnsi="Times New Roman" w:cs="Times New Roman" w:hint="eastAsia"/>
          <w:sz w:val="24"/>
        </w:rPr>
        <w:t xml:space="preserve"> and 0.051 for coefficient of standardized age</w:t>
      </w:r>
      <w:r w:rsidR="006626EB">
        <w:rPr>
          <w:rFonts w:ascii="Times New Roman" w:hAnsi="Times New Roman" w:cs="Times New Roman" w:hint="eastAsia"/>
          <w:sz w:val="24"/>
        </w:rPr>
        <w:t xml:space="preserve">. </w:t>
      </w:r>
    </w:p>
    <w:p w14:paraId="0490EED7" w14:textId="2C2879A3" w:rsidR="00985FC4" w:rsidRPr="00985FC4" w:rsidRDefault="00985FC4" w:rsidP="006C4690">
      <w:pPr>
        <w:widowControl/>
        <w:wordWrap/>
        <w:autoSpaceDE/>
        <w:autoSpaceDN/>
        <w:jc w:val="center"/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 w:hint="eastAsia"/>
          <w:noProof/>
          <w:sz w:val="24"/>
        </w:rPr>
        <w:drawing>
          <wp:inline distT="0" distB="0" distL="0" distR="0" wp14:anchorId="27CF34A3" wp14:editId="3D6813E8">
            <wp:extent cx="4943517" cy="4293704"/>
            <wp:effectExtent l="0" t="0" r="0" b="0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3_Riskscore.png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150"/>
                    <a:stretch/>
                  </pic:blipFill>
                  <pic:spPr bwMode="auto">
                    <a:xfrm>
                      <a:off x="0" y="0"/>
                      <a:ext cx="4943527" cy="42937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28E41E" w14:textId="77777777" w:rsidR="00985FC4" w:rsidRDefault="00985FC4">
      <w:pPr>
        <w:widowControl/>
        <w:wordWrap/>
        <w:autoSpaceDE/>
        <w:autoSpaceDN/>
        <w:rPr>
          <w:rFonts w:ascii="Times New Roman" w:hAnsi="Times New Roman" w:cs="Times New Roman" w:hint="eastAsia"/>
          <w:sz w:val="24"/>
        </w:rPr>
      </w:pPr>
    </w:p>
    <w:p w14:paraId="5A75D44D" w14:textId="65928AC6" w:rsidR="00FA310D" w:rsidRDefault="00FA310D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F86775B" w14:textId="6928FE74" w:rsidR="006B46EC" w:rsidRPr="00A1530B" w:rsidRDefault="00584761" w:rsidP="00584761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</w:t>
      </w:r>
      <w:r w:rsidR="00EA3D3D" w:rsidRPr="00A1530B">
        <w:rPr>
          <w:rFonts w:ascii="Times New Roman" w:hAnsi="Times New Roman" w:cs="Times New Roman"/>
          <w:b/>
          <w:sz w:val="24"/>
        </w:rPr>
        <w:t xml:space="preserve"> (A)</w:t>
      </w:r>
    </w:p>
    <w:p w14:paraId="449DC349" w14:textId="77777777" w:rsidR="00584761" w:rsidRPr="00A1530B" w:rsidRDefault="00F272CA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optimization of the heritability in M-step of EM algorithm</w:t>
      </w:r>
    </w:p>
    <w:p w14:paraId="71D3D716" w14:textId="6D51734D" w:rsidR="00EA3D3D" w:rsidRPr="00A1530B" w:rsidRDefault="008B778D" w:rsidP="00290CD9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The first derivativ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C915DC" w:rsidRPr="00A1530B">
        <w:rPr>
          <w:rFonts w:ascii="Times New Roman" w:hAnsi="Times New Roman" w:cs="Times New Roman"/>
          <w:sz w:val="24"/>
          <w:szCs w:val="24"/>
        </w:rPr>
        <w:t xml:space="preserve"> is given by</w:t>
      </w:r>
    </w:p>
    <w:p w14:paraId="7A1C27DD" w14:textId="02FFE02F" w:rsidR="00C4267C" w:rsidRPr="00A1530B" w:rsidRDefault="00566D63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d>
                <m:d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</m:oMath>
      </m:oMathPara>
    </w:p>
    <w:p w14:paraId="1918F3E6" w14:textId="77D46FB8" w:rsidR="00C915DC" w:rsidRPr="00A1530B" w:rsidRDefault="000248A1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Sup>
              <m:sSubSupP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</m:oMath>
      <w:r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7D476C" w:rsidRPr="00A1530B">
        <w:rPr>
          <w:rFonts w:ascii="Times New Roman" w:hAnsi="Times New Roman" w:cs="Times New Roman"/>
          <w:sz w:val="24"/>
        </w:rPr>
        <w:t>Then, the objective function will be</w:t>
      </w:r>
    </w:p>
    <w:p w14:paraId="532F8C0C" w14:textId="1117E06B" w:rsidR="00EA3D3D" w:rsidRPr="00A1530B" w:rsidRDefault="007E1C8B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M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e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θ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</m:e>
                  </m:nary>
                </m:e>
              </m:d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</w:rPr>
            <m:t>=0.</m:t>
          </m:r>
        </m:oMath>
      </m:oMathPara>
    </w:p>
    <w:p w14:paraId="79468CEF" w14:textId="619A7061" w:rsidR="00047BFC" w:rsidRPr="00A1530B" w:rsidRDefault="00047BFC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Similarly, we can get the 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M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as follows,</w:t>
      </w:r>
    </w:p>
    <w:p w14:paraId="5D0934DC" w14:textId="1AC025F2" w:rsidR="0023210A" w:rsidRPr="00A1530B" w:rsidRDefault="00C814DD" w:rsidP="00290CD9">
      <w:pPr>
        <w:pStyle w:val="para-first"/>
        <w:spacing w:line="480" w:lineRule="auto"/>
        <w:jc w:val="left"/>
        <w:rPr>
          <w:sz w:val="24"/>
          <w:lang w:eastAsia="ko-KR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</w:rPr>
            <m:t>M'</m:t>
          </m:r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e>
          </m:d>
        </m:oMath>
      </m:oMathPara>
    </w:p>
    <w:p w14:paraId="0458DE8C" w14:textId="59739F73" w:rsidR="00047BFC" w:rsidRPr="00A1530B" w:rsidRDefault="00047BFC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e>
                            <m: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i</m:t>
                                  </m:r>
                                </m:sub>
                              </m:sSub>
                            </m:sub>
                          </m:sSub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e>
                          </m:d>
                        </m:sup>
                      </m:sSubSup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F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F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0AF5684C" w14:textId="0E748EF2" w:rsidR="00AE477B" w:rsidRPr="00A1530B" w:rsidRDefault="0023210A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2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</m:oMath>
      <w:r w:rsidR="00715568" w:rsidRPr="00A1530B">
        <w:rPr>
          <w:rFonts w:ascii="Times New Roman" w:hAnsi="Times New Roman" w:cs="Times New Roman"/>
          <w:sz w:val="24"/>
        </w:rPr>
        <w:t xml:space="preserve"> </w:t>
      </w:r>
      <w:r w:rsidR="00AE477B" w:rsidRPr="00A1530B">
        <w:rPr>
          <w:rFonts w:ascii="Times New Roman" w:hAnsi="Times New Roman" w:cs="Times New Roman"/>
          <w:sz w:val="24"/>
        </w:rPr>
        <w:t>and</w:t>
      </w:r>
    </w:p>
    <w:p w14:paraId="2452D291" w14:textId="77777777" w:rsidR="00357904" w:rsidRPr="00A1530B" w:rsidRDefault="00566D63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</m:d>
            </m:sup>
          </m:sSup>
        </m:oMath>
      </m:oMathPara>
    </w:p>
    <w:p w14:paraId="4C83814F" w14:textId="1864BB87" w:rsidR="00AE477B" w:rsidRPr="00A1530B" w:rsidRDefault="0023210A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type m:val="lin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den>
          </m:f>
        </m:oMath>
      </m:oMathPara>
    </w:p>
    <w:p w14:paraId="5167FC43" w14:textId="0F651500" w:rsidR="00DD2015" w:rsidRPr="00A1530B" w:rsidRDefault="00AE477B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=-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68DC994E" w14:textId="5CC73817" w:rsidR="00AE477B" w:rsidRPr="00A1530B" w:rsidRDefault="009A35A0" w:rsidP="00290CD9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Finally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is updated </w:t>
      </w:r>
      <w:r w:rsidR="00657684" w:rsidRPr="00A1530B">
        <w:rPr>
          <w:rFonts w:ascii="Times New Roman" w:hAnsi="Times New Roman" w:cs="Times New Roman"/>
          <w:sz w:val="24"/>
        </w:rPr>
        <w:t xml:space="preserve">according to the following iterative steps </w:t>
      </w:r>
      <w:r w:rsidRPr="00A1530B">
        <w:rPr>
          <w:rFonts w:ascii="Times New Roman" w:hAnsi="Times New Roman" w:cs="Times New Roman"/>
          <w:sz w:val="24"/>
        </w:rPr>
        <w:t xml:space="preserve">keeping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>fixed</w:t>
      </w:r>
      <w:r w:rsidR="00657684" w:rsidRPr="00A1530B">
        <w:rPr>
          <w:rFonts w:ascii="Times New Roman" w:hAnsi="Times New Roman" w:cs="Times New Roman"/>
          <w:sz w:val="24"/>
          <w:szCs w:val="24"/>
        </w:rPr>
        <w:t>,</w:t>
      </w:r>
    </w:p>
    <w:p w14:paraId="2EBAC0B9" w14:textId="47C4DB45" w:rsidR="009A1D19" w:rsidRPr="00A1530B" w:rsidRDefault="00566D63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w:rPr>
              <w:rFonts w:ascii="Cambria Math" w:hAnsi="Cambria Math" w:cs="Times New Roman"/>
              <w:sz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m:rPr>
                  <m:scr m:val="script"/>
                </m:rPr>
                <w:rPr>
                  <w:rFonts w:ascii="Cambria Math" w:hAnsi="Cambria Math" w:cs="Times New Roman"/>
                  <w:sz w:val="24"/>
                </w:rPr>
                <m:t>M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cr m:val="script"/>
                    </m:rPr>
                    <w:rPr>
                      <w:rFonts w:ascii="Cambria Math" w:hAnsi="Cambria Math" w:cs="Times New Roman"/>
                      <w:sz w:val="24"/>
                    </w:rPr>
                    <m:t>M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den>
          </m:f>
          <m: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325FFE8D" w14:textId="59B68610" w:rsidR="00EA3D3D" w:rsidRPr="00A1530B" w:rsidRDefault="00EA3D3D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 (B)</w:t>
      </w:r>
    </w:p>
    <w:p w14:paraId="054A27AD" w14:textId="57091C4A" w:rsidR="00EA3D3D" w:rsidRPr="00A1530B" w:rsidRDefault="00EA3D3D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maximizing the global lower bound</w:t>
      </w:r>
    </w:p>
    <w:p w14:paraId="1E15EE72" w14:textId="73B82849" w:rsidR="008801C1" w:rsidRPr="00A1530B" w:rsidRDefault="00E37F9D" w:rsidP="00F80B89">
      <w:pPr>
        <w:widowControl/>
        <w:wordWrap/>
        <w:autoSpaceDE/>
        <w:autoSpaceDN/>
        <w:spacing w:after="0" w:line="480" w:lineRule="auto"/>
        <w:ind w:firstLine="720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>If w</w:t>
      </w:r>
      <w:r w:rsidR="003D1ABD" w:rsidRPr="00A1530B">
        <w:rPr>
          <w:rFonts w:ascii="Times New Roman" w:hAnsi="Times New Roman" w:cs="Times New Roman"/>
          <w:sz w:val="24"/>
        </w:rPr>
        <w:t>e denote</w:t>
      </w:r>
      <w:r w:rsidR="004F5E6E" w:rsidRPr="00A1530B">
        <w:rPr>
          <w:rFonts w:ascii="Times New Roman" w:hAnsi="Times New Roman" w:cs="Times New Roman"/>
          <w:sz w:val="24"/>
        </w:rPr>
        <w:t xml:space="preserve"> </w:t>
      </w:r>
      <w:r w:rsidR="008801C1" w:rsidRPr="00A1530B">
        <w:rPr>
          <w:rFonts w:ascii="Times New Roman" w:hAnsi="Times New Roman" w:cs="Times New Roman"/>
          <w:sz w:val="24"/>
        </w:rPr>
        <w:t xml:space="preserve">the global lower bound </w:t>
      </w:r>
      <w:r w:rsidR="003D1ABD" w:rsidRPr="00A1530B">
        <w:rPr>
          <w:rFonts w:ascii="Times New Roman" w:hAnsi="Times New Roman" w:cs="Times New Roman"/>
          <w:sz w:val="24"/>
        </w:rPr>
        <w:t xml:space="preserve">for the conditional log-likelihood </w:t>
      </w:r>
      <w:proofErr w:type="gramStart"/>
      <w:r w:rsidRPr="00A1530B">
        <w:rPr>
          <w:rFonts w:ascii="Times New Roman" w:hAnsi="Times New Roman" w:cs="Times New Roman"/>
          <w:sz w:val="24"/>
        </w:rPr>
        <w:t xml:space="preserve">as </w:t>
      </w:r>
      <w:proofErr w:type="gramEnd"/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, then the first derivative of </w:t>
      </w:r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="006D0C29" w:rsidRPr="00A1530B">
        <w:rPr>
          <w:rFonts w:ascii="Times New Roman" w:hAnsi="Times New Roman" w:cs="Times New Roman"/>
          <w:b/>
          <w:sz w:val="24"/>
        </w:rPr>
        <w:t xml:space="preserve">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Pr="00A1530B">
        <w:rPr>
          <w:rFonts w:ascii="Times New Roman" w:hAnsi="Times New Roman" w:cs="Times New Roman"/>
          <w:sz w:val="24"/>
        </w:rPr>
        <w:t xml:space="preserve">is given by </w:t>
      </w:r>
    </w:p>
    <w:p w14:paraId="1146D746" w14:textId="0601D744" w:rsidR="00E37F9D" w:rsidRPr="00A1530B" w:rsidRDefault="006D0C29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</m:oMath>
      </m:oMathPara>
    </w:p>
    <w:p w14:paraId="5F4270EF" w14:textId="04F25EAE" w:rsidR="00C3614F" w:rsidRPr="00A1530B" w:rsidRDefault="00981CE8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we previously calculated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  <m:r>
                  <w:rPr>
                    <w:rFonts w:ascii="Cambria Math" w:hAnsi="Cambria Math" w:cs="Times New Roman"/>
                    <w:sz w:val="24"/>
                  </w:rPr>
                  <m:t>|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(k)</m:t>
                    </m:r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den>
        </m:f>
      </m:oMath>
      <w:r w:rsidRPr="00A1530B">
        <w:rPr>
          <w:rFonts w:ascii="Times New Roman" w:hAnsi="Times New Roman" w:cs="Times New Roman"/>
          <w:sz w:val="24"/>
        </w:rPr>
        <w:t>.</w:t>
      </w:r>
      <w:r w:rsidR="00F90DB8" w:rsidRPr="00A1530B">
        <w:rPr>
          <w:rFonts w:ascii="Times New Roman" w:hAnsi="Times New Roman" w:cs="Times New Roman"/>
          <w:sz w:val="24"/>
        </w:rPr>
        <w:t xml:space="preserve"> Using the chain rule, we can easily obtain the first derivative of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  <m:r>
              <w:rPr>
                <w:rFonts w:ascii="Cambria Math" w:hAnsi="Cambria Math" w:cs="Times New Roman"/>
                <w:sz w:val="24"/>
                <w:szCs w:val="24"/>
              </w:rPr>
              <m:t xml:space="preserve">; </m:t>
            </m:r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p>
          </m:e>
        </m:d>
      </m:oMath>
      <w:r w:rsidR="00F90DB8" w:rsidRPr="00A1530B">
        <w:rPr>
          <w:rFonts w:ascii="Times New Roman" w:hAnsi="Times New Roman" w:cs="Times New Roman"/>
          <w:sz w:val="24"/>
          <w:szCs w:val="24"/>
        </w:rPr>
        <w:t xml:space="preserve"> with respect to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F90DB8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90DB8" w:rsidRPr="00A1530B">
        <w:rPr>
          <w:rFonts w:ascii="Times New Roman" w:hAnsi="Times New Roman" w:cs="Times New Roman"/>
          <w:sz w:val="24"/>
          <w:szCs w:val="24"/>
        </w:rPr>
        <w:t>as follows,</w:t>
      </w:r>
    </w:p>
    <w:p w14:paraId="2F3AFC6B" w14:textId="578ECA35" w:rsidR="00F90DB8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; 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β</m:t>
                      </m:r>
                    </m:den>
                  </m:f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ϕ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c-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sup>
                      </m:sSubSup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 xml:space="preserve"> </m:t>
          </m:r>
        </m:oMath>
      </m:oMathPara>
    </w:p>
    <w:p w14:paraId="47CCF830" w14:textId="20681B14" w:rsidR="003D1ABD" w:rsidRPr="00A1530B" w:rsidRDefault="00467872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ϕ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</w:rPr>
              <m:t>∙</m:t>
            </m:r>
          </m:e>
        </m:d>
      </m:oMath>
      <w:r w:rsidRPr="00A1530B">
        <w:rPr>
          <w:rFonts w:ascii="Times New Roman" w:hAnsi="Times New Roman" w:cs="Times New Roman"/>
          <w:sz w:val="24"/>
        </w:rPr>
        <w:t xml:space="preserve"> is the probability density function for the standard normal.</w:t>
      </w:r>
      <w:r w:rsidR="00C762B6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To </w:t>
      </w:r>
      <w:r w:rsidR="003D1ABD" w:rsidRPr="00A1530B">
        <w:rPr>
          <w:rFonts w:ascii="Times New Roman" w:hAnsi="Times New Roman" w:cs="Times New Roman"/>
          <w:sz w:val="24"/>
        </w:rPr>
        <w:t xml:space="preserve">apply Newton-Raphson algorithm for the objective </w:t>
      </w:r>
      <w:proofErr w:type="gramStart"/>
      <w:r w:rsidR="003D1ABD" w:rsidRPr="00A1530B">
        <w:rPr>
          <w:rFonts w:ascii="Times New Roman" w:hAnsi="Times New Roman" w:cs="Times New Roman"/>
          <w:sz w:val="24"/>
        </w:rPr>
        <w:t xml:space="preserve">function </w:t>
      </w:r>
      <w:proofErr w:type="gramEnd"/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</w:t>
      </w:r>
      <w:r w:rsidR="0017047E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we </w:t>
      </w:r>
      <w:r w:rsidR="00AA367B" w:rsidRPr="00A1530B">
        <w:rPr>
          <w:rFonts w:ascii="Times New Roman" w:hAnsi="Times New Roman" w:cs="Times New Roman"/>
          <w:sz w:val="24"/>
        </w:rPr>
        <w:t>derive</w:t>
      </w:r>
      <w:r w:rsidR="00450CEF" w:rsidRPr="00A1530B">
        <w:rPr>
          <w:rFonts w:ascii="Times New Roman" w:hAnsi="Times New Roman" w:cs="Times New Roman"/>
          <w:sz w:val="24"/>
        </w:rPr>
        <w:t xml:space="preserve"> the </w:t>
      </w:r>
      <w:r w:rsidR="0017047E" w:rsidRPr="00A1530B">
        <w:rPr>
          <w:rFonts w:ascii="Times New Roman" w:hAnsi="Times New Roman" w:cs="Times New Roman"/>
          <w:sz w:val="24"/>
        </w:rPr>
        <w:t xml:space="preserve">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17047E"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sz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e>
          <m:sup>
            <m:r>
              <w:rPr>
                <w:rFonts w:ascii="Cambria Math" w:hAnsi="Cambria Math" w:cs="Times New Roman"/>
                <w:sz w:val="24"/>
              </w:rPr>
              <m:t>t</m:t>
            </m:r>
          </m:sup>
        </m:sSup>
      </m:oMath>
      <w:r w:rsidR="00450CEF" w:rsidRPr="00A1530B">
        <w:rPr>
          <w:rFonts w:ascii="Times New Roman" w:hAnsi="Times New Roman" w:cs="Times New Roman"/>
          <w:sz w:val="24"/>
        </w:rPr>
        <w:t xml:space="preserve">,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J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 as follows,</w:t>
      </w:r>
    </w:p>
    <w:p w14:paraId="114E60BB" w14:textId="2C1C010B" w:rsidR="00450CEF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</w:rPr>
            <m:t>J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h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 xml:space="preserve"> </m:t>
                        </m:r>
                      </m:den>
                    </m:f>
                  </m:e>
                </m:mr>
              </m:m>
            </m:e>
          </m:d>
        </m:oMath>
      </m:oMathPara>
    </w:p>
    <w:p w14:paraId="52D5EEA6" w14:textId="4547CFA4" w:rsidR="00BA1DEE" w:rsidRPr="00A1530B" w:rsidRDefault="00D23A67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each term is given by</w:t>
      </w:r>
    </w:p>
    <w:p w14:paraId="1F8826DE" w14:textId="18D7C054" w:rsidR="00D23A67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,</m:t>
          </m:r>
        </m:oMath>
      </m:oMathPara>
    </w:p>
    <w:p w14:paraId="03B4DD6A" w14:textId="38DE4014" w:rsidR="00407196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bSup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P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1</m:t>
                              </m:r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1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+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-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m:rPr>
              <m:sty m:val="p"/>
            </m:rPr>
            <w:rPr>
              <w:rFonts w:ascii="Cambria Math" w:hAnsi="Cambria Math" w:cs="Times New Roman"/>
              <w:sz w:val="24"/>
            </w:rPr>
            <m:t>,</m:t>
          </m:r>
        </m:oMath>
      </m:oMathPara>
    </w:p>
    <w:p w14:paraId="561AC2F4" w14:textId="5861656E" w:rsidR="00791C1E" w:rsidRPr="00A1530B" w:rsidRDefault="00566D63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</w:rPr>
                <m:t>β</m:t>
              </m:r>
            </m:den>
          </m:f>
          <m: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d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,</m:t>
          </m:r>
        </m:oMath>
      </m:oMathPara>
    </w:p>
    <w:p w14:paraId="6A02A22E" w14:textId="7E4FA8A0" w:rsidR="00407196" w:rsidRPr="00A1530B" w:rsidRDefault="00DB3E7F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</w:p>
    <w:p w14:paraId="3A9EEF50" w14:textId="16B6BE0E" w:rsidR="00DB3E7F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2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 xml:space="preserve"> 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</m:d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43FE74D7" w14:textId="2676D3A7" w:rsidR="00494E62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With these </w:t>
      </w:r>
      <w:r w:rsidR="00650FBD" w:rsidRPr="00A1530B">
        <w:rPr>
          <w:rFonts w:ascii="Times New Roman" w:hAnsi="Times New Roman" w:cs="Times New Roman"/>
          <w:sz w:val="24"/>
        </w:rPr>
        <w:t>terms</w:t>
      </w:r>
      <w:r w:rsidRPr="00A1530B">
        <w:rPr>
          <w:rFonts w:ascii="Times New Roman" w:hAnsi="Times New Roman" w:cs="Times New Roman"/>
          <w:sz w:val="24"/>
        </w:rPr>
        <w:t xml:space="preserve">, we </w:t>
      </w:r>
      <w:r w:rsidR="0084450E" w:rsidRPr="00A1530B">
        <w:rPr>
          <w:rFonts w:ascii="Times New Roman" w:hAnsi="Times New Roman" w:cs="Times New Roman"/>
          <w:sz w:val="24"/>
        </w:rPr>
        <w:t xml:space="preserve">iteratively </w:t>
      </w:r>
      <w:r w:rsidRPr="00A1530B">
        <w:rPr>
          <w:rFonts w:ascii="Times New Roman" w:hAnsi="Times New Roman" w:cs="Times New Roman"/>
          <w:sz w:val="24"/>
        </w:rPr>
        <w:t xml:space="preserve">update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84450E" w:rsidRPr="00A1530B">
        <w:rPr>
          <w:rFonts w:ascii="Times New Roman" w:hAnsi="Times New Roman" w:cs="Times New Roman"/>
          <w:sz w:val="24"/>
        </w:rPr>
        <w:t>using following equation until convergence,</w:t>
      </w:r>
    </w:p>
    <w:p w14:paraId="766191E7" w14:textId="17466D70" w:rsidR="00B71A53" w:rsidRPr="00A1530B" w:rsidRDefault="00566D6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p>
          </m:sSup>
          <m:r>
            <m:rPr>
              <m:sty m:val="bi"/>
            </m:rPr>
            <w:rPr>
              <w:rFonts w:ascii="Cambria Math" w:hAnsi="Cambria Math" w:cs="Times New Roman"/>
              <w:sz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p>
          </m:sSup>
          <m:r>
            <m:rPr>
              <m:sty m:val="b"/>
            </m:rPr>
            <w:rPr>
              <w:rFonts w:ascii="Cambria Math" w:hAnsi="Cambria Math" w:cs="Times New Roman"/>
              <w:sz w:val="24"/>
            </w:rPr>
            <m:t>-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J</m:t>
              </m:r>
            </m:e>
            <m:sup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-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 xml:space="preserve"> 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161DD42E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0E1FEAB8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48ECD84E" w14:textId="23D5EB0C" w:rsidR="00C44B2C" w:rsidRPr="00A1530B" w:rsidRDefault="00C44B2C" w:rsidP="00C80649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sectPr w:rsidR="00C44B2C" w:rsidRPr="00A1530B" w:rsidSect="00183EA8">
      <w:pgSz w:w="11906" w:h="16838"/>
      <w:pgMar w:top="1701" w:right="1440" w:bottom="1440" w:left="1440" w:header="851" w:footer="992" w:gutter="0"/>
      <w:lnNumType w:countBy="1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C5CEEB" w14:textId="77777777" w:rsidR="001D275F" w:rsidRDefault="001D275F" w:rsidP="00030858">
      <w:pPr>
        <w:spacing w:after="0" w:line="240" w:lineRule="auto"/>
      </w:pPr>
      <w:r>
        <w:separator/>
      </w:r>
    </w:p>
  </w:endnote>
  <w:endnote w:type="continuationSeparator" w:id="0">
    <w:p w14:paraId="2445D00A" w14:textId="77777777" w:rsidR="001D275F" w:rsidRDefault="001D275F" w:rsidP="000308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Helvetica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Helvetica-Light">
    <w:altName w:val="Leelawadee UI Semilight"/>
    <w:panose1 w:val="020B0400000000000000"/>
    <w:charset w:val="00"/>
    <w:family w:val="swiss"/>
    <w:pitch w:val="variable"/>
    <w:sig w:usb0="00000003" w:usb1="00000000" w:usb2="00000000" w:usb3="00000000" w:csb0="0000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58369D5" w14:textId="77777777" w:rsidR="001D275F" w:rsidRDefault="001D275F" w:rsidP="00030858">
      <w:pPr>
        <w:spacing w:after="0" w:line="240" w:lineRule="auto"/>
      </w:pPr>
      <w:r>
        <w:separator/>
      </w:r>
    </w:p>
  </w:footnote>
  <w:footnote w:type="continuationSeparator" w:id="0">
    <w:p w14:paraId="5CA5B668" w14:textId="77777777" w:rsidR="001D275F" w:rsidRDefault="001D275F" w:rsidP="000308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465944"/>
    <w:multiLevelType w:val="hybridMultilevel"/>
    <w:tmpl w:val="937A25D6"/>
    <w:lvl w:ilvl="0" w:tplc="CD16573C">
      <w:start w:val="1"/>
      <w:numFmt w:val="decimal"/>
      <w:lvlText w:val="3.%1"/>
      <w:lvlJc w:val="left"/>
      <w:pPr>
        <w:ind w:left="927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55p9vfos2fvje0dxm59250sdex2xa9v9xr&quot;&gt;LTMH_library&lt;record-ids&gt;&lt;item&gt;24&lt;/item&gt;&lt;item&gt;27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5&lt;/item&gt;&lt;item&gt;56&lt;/item&gt;&lt;item&gt;58&lt;/item&gt;&lt;item&gt;59&lt;/item&gt;&lt;item&gt;60&lt;/item&gt;&lt;item&gt;61&lt;/item&gt;&lt;item&gt;63&lt;/item&gt;&lt;/record-ids&gt;&lt;/item&gt;&lt;/Libraries&gt;"/>
  </w:docVars>
  <w:rsids>
    <w:rsidRoot w:val="00952104"/>
    <w:rsid w:val="00000427"/>
    <w:rsid w:val="00006860"/>
    <w:rsid w:val="00011D9D"/>
    <w:rsid w:val="00012E6D"/>
    <w:rsid w:val="00014D9F"/>
    <w:rsid w:val="00015BE4"/>
    <w:rsid w:val="000248A1"/>
    <w:rsid w:val="00024CAE"/>
    <w:rsid w:val="00024F7B"/>
    <w:rsid w:val="00030858"/>
    <w:rsid w:val="000315F7"/>
    <w:rsid w:val="00031890"/>
    <w:rsid w:val="00035E55"/>
    <w:rsid w:val="00036436"/>
    <w:rsid w:val="00036E93"/>
    <w:rsid w:val="00037736"/>
    <w:rsid w:val="00041934"/>
    <w:rsid w:val="00041F25"/>
    <w:rsid w:val="0004280F"/>
    <w:rsid w:val="00042B82"/>
    <w:rsid w:val="0004371A"/>
    <w:rsid w:val="000479C6"/>
    <w:rsid w:val="00047BFC"/>
    <w:rsid w:val="00047C16"/>
    <w:rsid w:val="00050AE7"/>
    <w:rsid w:val="00052690"/>
    <w:rsid w:val="00054EE8"/>
    <w:rsid w:val="00055C56"/>
    <w:rsid w:val="0006113D"/>
    <w:rsid w:val="00061DDA"/>
    <w:rsid w:val="00063FA1"/>
    <w:rsid w:val="000662BE"/>
    <w:rsid w:val="00072BE7"/>
    <w:rsid w:val="0007403B"/>
    <w:rsid w:val="00076159"/>
    <w:rsid w:val="00076CA8"/>
    <w:rsid w:val="00080361"/>
    <w:rsid w:val="000908A0"/>
    <w:rsid w:val="00092AE1"/>
    <w:rsid w:val="00096642"/>
    <w:rsid w:val="0009730E"/>
    <w:rsid w:val="000A0230"/>
    <w:rsid w:val="000A13D5"/>
    <w:rsid w:val="000A3BB2"/>
    <w:rsid w:val="000A458F"/>
    <w:rsid w:val="000A5CC5"/>
    <w:rsid w:val="000B1366"/>
    <w:rsid w:val="000C4531"/>
    <w:rsid w:val="000C77C7"/>
    <w:rsid w:val="000D294F"/>
    <w:rsid w:val="000D3A57"/>
    <w:rsid w:val="000D4F91"/>
    <w:rsid w:val="000D6D21"/>
    <w:rsid w:val="000D7298"/>
    <w:rsid w:val="000E0083"/>
    <w:rsid w:val="000E11A8"/>
    <w:rsid w:val="000E47D3"/>
    <w:rsid w:val="000E63E5"/>
    <w:rsid w:val="000F3E59"/>
    <w:rsid w:val="000F519B"/>
    <w:rsid w:val="000F5956"/>
    <w:rsid w:val="00101590"/>
    <w:rsid w:val="001021E2"/>
    <w:rsid w:val="0010225F"/>
    <w:rsid w:val="00104AC5"/>
    <w:rsid w:val="0010628B"/>
    <w:rsid w:val="00107A59"/>
    <w:rsid w:val="00112E30"/>
    <w:rsid w:val="001161CB"/>
    <w:rsid w:val="00117B4F"/>
    <w:rsid w:val="00121CEF"/>
    <w:rsid w:val="00122FBE"/>
    <w:rsid w:val="0012746D"/>
    <w:rsid w:val="00130F30"/>
    <w:rsid w:val="0013151F"/>
    <w:rsid w:val="00132BD9"/>
    <w:rsid w:val="00133184"/>
    <w:rsid w:val="001402D7"/>
    <w:rsid w:val="00140851"/>
    <w:rsid w:val="00141B11"/>
    <w:rsid w:val="00142AC4"/>
    <w:rsid w:val="001458B7"/>
    <w:rsid w:val="00145900"/>
    <w:rsid w:val="001513D8"/>
    <w:rsid w:val="00151A2C"/>
    <w:rsid w:val="00151B46"/>
    <w:rsid w:val="0015284D"/>
    <w:rsid w:val="0015293A"/>
    <w:rsid w:val="0015354B"/>
    <w:rsid w:val="00154CE4"/>
    <w:rsid w:val="00154FDF"/>
    <w:rsid w:val="001615E6"/>
    <w:rsid w:val="00161897"/>
    <w:rsid w:val="0016512B"/>
    <w:rsid w:val="0016733C"/>
    <w:rsid w:val="00167638"/>
    <w:rsid w:val="0017047E"/>
    <w:rsid w:val="00171346"/>
    <w:rsid w:val="00172EED"/>
    <w:rsid w:val="00183EA8"/>
    <w:rsid w:val="00186A3D"/>
    <w:rsid w:val="00187871"/>
    <w:rsid w:val="00191F8F"/>
    <w:rsid w:val="00193506"/>
    <w:rsid w:val="001A31C0"/>
    <w:rsid w:val="001A4197"/>
    <w:rsid w:val="001B17B9"/>
    <w:rsid w:val="001B2D91"/>
    <w:rsid w:val="001B2F80"/>
    <w:rsid w:val="001B3A5E"/>
    <w:rsid w:val="001B5E41"/>
    <w:rsid w:val="001B75AB"/>
    <w:rsid w:val="001C036F"/>
    <w:rsid w:val="001C2920"/>
    <w:rsid w:val="001D009F"/>
    <w:rsid w:val="001D275C"/>
    <w:rsid w:val="001D275F"/>
    <w:rsid w:val="001E535C"/>
    <w:rsid w:val="001E5C2E"/>
    <w:rsid w:val="001E71B4"/>
    <w:rsid w:val="001E7C2E"/>
    <w:rsid w:val="001F2CCD"/>
    <w:rsid w:val="001F4448"/>
    <w:rsid w:val="0020069B"/>
    <w:rsid w:val="00202C18"/>
    <w:rsid w:val="00206C13"/>
    <w:rsid w:val="00217CB8"/>
    <w:rsid w:val="0022019B"/>
    <w:rsid w:val="002212B0"/>
    <w:rsid w:val="002225B6"/>
    <w:rsid w:val="002254A3"/>
    <w:rsid w:val="00226114"/>
    <w:rsid w:val="00227D73"/>
    <w:rsid w:val="0023210A"/>
    <w:rsid w:val="002326C8"/>
    <w:rsid w:val="00235F40"/>
    <w:rsid w:val="002361A2"/>
    <w:rsid w:val="00240A30"/>
    <w:rsid w:val="00240F26"/>
    <w:rsid w:val="00241537"/>
    <w:rsid w:val="00241C1C"/>
    <w:rsid w:val="0024608F"/>
    <w:rsid w:val="00246693"/>
    <w:rsid w:val="00247962"/>
    <w:rsid w:val="002506C2"/>
    <w:rsid w:val="00250BA9"/>
    <w:rsid w:val="00250E0E"/>
    <w:rsid w:val="002524ED"/>
    <w:rsid w:val="002526FC"/>
    <w:rsid w:val="002528D9"/>
    <w:rsid w:val="00264661"/>
    <w:rsid w:val="00265E3C"/>
    <w:rsid w:val="00270406"/>
    <w:rsid w:val="002748F8"/>
    <w:rsid w:val="00276268"/>
    <w:rsid w:val="0028270E"/>
    <w:rsid w:val="00282E47"/>
    <w:rsid w:val="00284D6B"/>
    <w:rsid w:val="00290CD9"/>
    <w:rsid w:val="00291204"/>
    <w:rsid w:val="00294F2E"/>
    <w:rsid w:val="002A4342"/>
    <w:rsid w:val="002B19DF"/>
    <w:rsid w:val="002B256A"/>
    <w:rsid w:val="002B350F"/>
    <w:rsid w:val="002B3F05"/>
    <w:rsid w:val="002B50AE"/>
    <w:rsid w:val="002C2FBC"/>
    <w:rsid w:val="002C4CD1"/>
    <w:rsid w:val="002C79C0"/>
    <w:rsid w:val="002D7E98"/>
    <w:rsid w:val="002E4DA2"/>
    <w:rsid w:val="002E5BB2"/>
    <w:rsid w:val="002E7B70"/>
    <w:rsid w:val="002F13FE"/>
    <w:rsid w:val="002F2376"/>
    <w:rsid w:val="002F3B4A"/>
    <w:rsid w:val="002F48B2"/>
    <w:rsid w:val="002F7BCA"/>
    <w:rsid w:val="00300842"/>
    <w:rsid w:val="00300FC6"/>
    <w:rsid w:val="00301403"/>
    <w:rsid w:val="00301EF9"/>
    <w:rsid w:val="00302B4C"/>
    <w:rsid w:val="00303F37"/>
    <w:rsid w:val="00305E2D"/>
    <w:rsid w:val="00307894"/>
    <w:rsid w:val="00310ED9"/>
    <w:rsid w:val="00312092"/>
    <w:rsid w:val="0031551B"/>
    <w:rsid w:val="00323F35"/>
    <w:rsid w:val="0032476C"/>
    <w:rsid w:val="00326371"/>
    <w:rsid w:val="0032754D"/>
    <w:rsid w:val="00327809"/>
    <w:rsid w:val="00330B54"/>
    <w:rsid w:val="00336689"/>
    <w:rsid w:val="003371D4"/>
    <w:rsid w:val="003377FF"/>
    <w:rsid w:val="00337BF4"/>
    <w:rsid w:val="00337CB9"/>
    <w:rsid w:val="0034535A"/>
    <w:rsid w:val="0034566C"/>
    <w:rsid w:val="00346D3A"/>
    <w:rsid w:val="00346E58"/>
    <w:rsid w:val="003507C0"/>
    <w:rsid w:val="00350A69"/>
    <w:rsid w:val="00354B2D"/>
    <w:rsid w:val="003550B2"/>
    <w:rsid w:val="00355D76"/>
    <w:rsid w:val="00356119"/>
    <w:rsid w:val="00357904"/>
    <w:rsid w:val="00366239"/>
    <w:rsid w:val="0037045E"/>
    <w:rsid w:val="003718E0"/>
    <w:rsid w:val="003727AA"/>
    <w:rsid w:val="003766CE"/>
    <w:rsid w:val="003769B0"/>
    <w:rsid w:val="00377214"/>
    <w:rsid w:val="00381555"/>
    <w:rsid w:val="00386A04"/>
    <w:rsid w:val="00391F31"/>
    <w:rsid w:val="00392E86"/>
    <w:rsid w:val="003A57B6"/>
    <w:rsid w:val="003B6086"/>
    <w:rsid w:val="003B65D3"/>
    <w:rsid w:val="003C1865"/>
    <w:rsid w:val="003C2CCA"/>
    <w:rsid w:val="003C3058"/>
    <w:rsid w:val="003C3FAD"/>
    <w:rsid w:val="003C5A08"/>
    <w:rsid w:val="003C6408"/>
    <w:rsid w:val="003D1ABD"/>
    <w:rsid w:val="003D32F1"/>
    <w:rsid w:val="003D3990"/>
    <w:rsid w:val="003D43F2"/>
    <w:rsid w:val="003D6540"/>
    <w:rsid w:val="003E0151"/>
    <w:rsid w:val="003E1C98"/>
    <w:rsid w:val="003E2EDF"/>
    <w:rsid w:val="003E30D0"/>
    <w:rsid w:val="003E7EA9"/>
    <w:rsid w:val="003F4275"/>
    <w:rsid w:val="003F6029"/>
    <w:rsid w:val="00401125"/>
    <w:rsid w:val="0040204C"/>
    <w:rsid w:val="00407196"/>
    <w:rsid w:val="00410A02"/>
    <w:rsid w:val="00410DB0"/>
    <w:rsid w:val="00411081"/>
    <w:rsid w:val="00411739"/>
    <w:rsid w:val="0041258D"/>
    <w:rsid w:val="0041288E"/>
    <w:rsid w:val="00416138"/>
    <w:rsid w:val="00416BE3"/>
    <w:rsid w:val="004173DB"/>
    <w:rsid w:val="004224BF"/>
    <w:rsid w:val="004233A4"/>
    <w:rsid w:val="00423C16"/>
    <w:rsid w:val="0042529F"/>
    <w:rsid w:val="00427A1C"/>
    <w:rsid w:val="00432514"/>
    <w:rsid w:val="004370F4"/>
    <w:rsid w:val="00446552"/>
    <w:rsid w:val="00446B15"/>
    <w:rsid w:val="00450073"/>
    <w:rsid w:val="00450CEF"/>
    <w:rsid w:val="00451176"/>
    <w:rsid w:val="0045374B"/>
    <w:rsid w:val="004537F0"/>
    <w:rsid w:val="00455CCD"/>
    <w:rsid w:val="00457809"/>
    <w:rsid w:val="00460175"/>
    <w:rsid w:val="0046171B"/>
    <w:rsid w:val="00464F37"/>
    <w:rsid w:val="00465834"/>
    <w:rsid w:val="00467872"/>
    <w:rsid w:val="004709B8"/>
    <w:rsid w:val="00472872"/>
    <w:rsid w:val="0047563A"/>
    <w:rsid w:val="0047576E"/>
    <w:rsid w:val="00484112"/>
    <w:rsid w:val="0048519C"/>
    <w:rsid w:val="00485479"/>
    <w:rsid w:val="00486B2C"/>
    <w:rsid w:val="00486E3D"/>
    <w:rsid w:val="00487804"/>
    <w:rsid w:val="00492DE3"/>
    <w:rsid w:val="00494B56"/>
    <w:rsid w:val="00494B7A"/>
    <w:rsid w:val="00494E62"/>
    <w:rsid w:val="00496DD3"/>
    <w:rsid w:val="004B6958"/>
    <w:rsid w:val="004B7568"/>
    <w:rsid w:val="004C324F"/>
    <w:rsid w:val="004C3E34"/>
    <w:rsid w:val="004C46DB"/>
    <w:rsid w:val="004C4E68"/>
    <w:rsid w:val="004C6BA1"/>
    <w:rsid w:val="004C75FB"/>
    <w:rsid w:val="004D0AC6"/>
    <w:rsid w:val="004D5B0D"/>
    <w:rsid w:val="004D6873"/>
    <w:rsid w:val="004E1BBA"/>
    <w:rsid w:val="004E288C"/>
    <w:rsid w:val="004E397F"/>
    <w:rsid w:val="004F297C"/>
    <w:rsid w:val="004F2EE3"/>
    <w:rsid w:val="004F5AD1"/>
    <w:rsid w:val="004F5E6E"/>
    <w:rsid w:val="004F691E"/>
    <w:rsid w:val="00501869"/>
    <w:rsid w:val="00501D59"/>
    <w:rsid w:val="00502FC1"/>
    <w:rsid w:val="00507574"/>
    <w:rsid w:val="0051249E"/>
    <w:rsid w:val="00514290"/>
    <w:rsid w:val="0052284B"/>
    <w:rsid w:val="005232A7"/>
    <w:rsid w:val="0052436D"/>
    <w:rsid w:val="00525400"/>
    <w:rsid w:val="0052698E"/>
    <w:rsid w:val="00530040"/>
    <w:rsid w:val="00530184"/>
    <w:rsid w:val="005459AA"/>
    <w:rsid w:val="00547129"/>
    <w:rsid w:val="00547A79"/>
    <w:rsid w:val="0055623B"/>
    <w:rsid w:val="00556F11"/>
    <w:rsid w:val="005615CD"/>
    <w:rsid w:val="00561F3A"/>
    <w:rsid w:val="00561F75"/>
    <w:rsid w:val="00562CCE"/>
    <w:rsid w:val="00562E16"/>
    <w:rsid w:val="00566D63"/>
    <w:rsid w:val="0056705C"/>
    <w:rsid w:val="00572DC2"/>
    <w:rsid w:val="00574A22"/>
    <w:rsid w:val="0057535A"/>
    <w:rsid w:val="005754E7"/>
    <w:rsid w:val="00580AC3"/>
    <w:rsid w:val="00582C76"/>
    <w:rsid w:val="0058410C"/>
    <w:rsid w:val="00584761"/>
    <w:rsid w:val="0058701D"/>
    <w:rsid w:val="00587BC0"/>
    <w:rsid w:val="00591980"/>
    <w:rsid w:val="00595EC8"/>
    <w:rsid w:val="00596D87"/>
    <w:rsid w:val="005A0E6F"/>
    <w:rsid w:val="005B1BD9"/>
    <w:rsid w:val="005B3EF2"/>
    <w:rsid w:val="005B50F3"/>
    <w:rsid w:val="005B6F76"/>
    <w:rsid w:val="005C0054"/>
    <w:rsid w:val="005C10E3"/>
    <w:rsid w:val="005C22B2"/>
    <w:rsid w:val="005C23B6"/>
    <w:rsid w:val="005C55A4"/>
    <w:rsid w:val="005C6B51"/>
    <w:rsid w:val="005D1A79"/>
    <w:rsid w:val="005D2030"/>
    <w:rsid w:val="005D4549"/>
    <w:rsid w:val="005D5C51"/>
    <w:rsid w:val="005E1ACF"/>
    <w:rsid w:val="005E7321"/>
    <w:rsid w:val="005F7160"/>
    <w:rsid w:val="005F743F"/>
    <w:rsid w:val="00603593"/>
    <w:rsid w:val="00607C4F"/>
    <w:rsid w:val="00611644"/>
    <w:rsid w:val="00614EAA"/>
    <w:rsid w:val="0061502E"/>
    <w:rsid w:val="00615D00"/>
    <w:rsid w:val="0062485C"/>
    <w:rsid w:val="00624DF3"/>
    <w:rsid w:val="00626606"/>
    <w:rsid w:val="00626AD6"/>
    <w:rsid w:val="00626ADB"/>
    <w:rsid w:val="00630087"/>
    <w:rsid w:val="00630442"/>
    <w:rsid w:val="00632A8D"/>
    <w:rsid w:val="00632EC1"/>
    <w:rsid w:val="006339FD"/>
    <w:rsid w:val="00636110"/>
    <w:rsid w:val="006413FE"/>
    <w:rsid w:val="00642486"/>
    <w:rsid w:val="00650FBD"/>
    <w:rsid w:val="00651A5B"/>
    <w:rsid w:val="00652D54"/>
    <w:rsid w:val="00653680"/>
    <w:rsid w:val="006568A4"/>
    <w:rsid w:val="00657684"/>
    <w:rsid w:val="0066057F"/>
    <w:rsid w:val="00660CAD"/>
    <w:rsid w:val="006626EB"/>
    <w:rsid w:val="00666CD5"/>
    <w:rsid w:val="0066701C"/>
    <w:rsid w:val="00670E01"/>
    <w:rsid w:val="00671CD8"/>
    <w:rsid w:val="0067696E"/>
    <w:rsid w:val="006809B4"/>
    <w:rsid w:val="00682035"/>
    <w:rsid w:val="00684313"/>
    <w:rsid w:val="00687658"/>
    <w:rsid w:val="0069292F"/>
    <w:rsid w:val="006965EA"/>
    <w:rsid w:val="006A089A"/>
    <w:rsid w:val="006A16A6"/>
    <w:rsid w:val="006A431C"/>
    <w:rsid w:val="006A6005"/>
    <w:rsid w:val="006A73CD"/>
    <w:rsid w:val="006B0ADE"/>
    <w:rsid w:val="006B28EC"/>
    <w:rsid w:val="006B332C"/>
    <w:rsid w:val="006B46EC"/>
    <w:rsid w:val="006B7B34"/>
    <w:rsid w:val="006C4690"/>
    <w:rsid w:val="006C6B3F"/>
    <w:rsid w:val="006D0C29"/>
    <w:rsid w:val="006D1B4B"/>
    <w:rsid w:val="006D54B1"/>
    <w:rsid w:val="006D5E79"/>
    <w:rsid w:val="006D61AF"/>
    <w:rsid w:val="006D737F"/>
    <w:rsid w:val="006E145B"/>
    <w:rsid w:val="006E2FB4"/>
    <w:rsid w:val="006E3D1D"/>
    <w:rsid w:val="006E439C"/>
    <w:rsid w:val="006F0BBA"/>
    <w:rsid w:val="006F2225"/>
    <w:rsid w:val="006F3C69"/>
    <w:rsid w:val="006F6277"/>
    <w:rsid w:val="006F7BBF"/>
    <w:rsid w:val="00702C52"/>
    <w:rsid w:val="00703F39"/>
    <w:rsid w:val="007040AB"/>
    <w:rsid w:val="007049A7"/>
    <w:rsid w:val="00707AD0"/>
    <w:rsid w:val="00710362"/>
    <w:rsid w:val="0071056E"/>
    <w:rsid w:val="00712760"/>
    <w:rsid w:val="00714665"/>
    <w:rsid w:val="00715568"/>
    <w:rsid w:val="00716174"/>
    <w:rsid w:val="007205F3"/>
    <w:rsid w:val="007213EE"/>
    <w:rsid w:val="007224C7"/>
    <w:rsid w:val="00724BD5"/>
    <w:rsid w:val="007278B3"/>
    <w:rsid w:val="00727A91"/>
    <w:rsid w:val="007312AE"/>
    <w:rsid w:val="007324B1"/>
    <w:rsid w:val="00732959"/>
    <w:rsid w:val="00733672"/>
    <w:rsid w:val="007336CF"/>
    <w:rsid w:val="00734BFF"/>
    <w:rsid w:val="00736440"/>
    <w:rsid w:val="00737A18"/>
    <w:rsid w:val="00741A6A"/>
    <w:rsid w:val="0074384E"/>
    <w:rsid w:val="007446C4"/>
    <w:rsid w:val="00746EEA"/>
    <w:rsid w:val="00751576"/>
    <w:rsid w:val="00751F2A"/>
    <w:rsid w:val="00754D26"/>
    <w:rsid w:val="00754E5F"/>
    <w:rsid w:val="00756532"/>
    <w:rsid w:val="0076636B"/>
    <w:rsid w:val="00772F65"/>
    <w:rsid w:val="0077493E"/>
    <w:rsid w:val="00775896"/>
    <w:rsid w:val="00775DD4"/>
    <w:rsid w:val="0078124E"/>
    <w:rsid w:val="00782086"/>
    <w:rsid w:val="007827BF"/>
    <w:rsid w:val="00782D8E"/>
    <w:rsid w:val="007835E9"/>
    <w:rsid w:val="0078462E"/>
    <w:rsid w:val="00785B0D"/>
    <w:rsid w:val="00786899"/>
    <w:rsid w:val="00791C1E"/>
    <w:rsid w:val="0079293A"/>
    <w:rsid w:val="0079521C"/>
    <w:rsid w:val="007954EE"/>
    <w:rsid w:val="00797E9B"/>
    <w:rsid w:val="007A055E"/>
    <w:rsid w:val="007A4354"/>
    <w:rsid w:val="007A4380"/>
    <w:rsid w:val="007A67E4"/>
    <w:rsid w:val="007A7F56"/>
    <w:rsid w:val="007B346D"/>
    <w:rsid w:val="007B44F8"/>
    <w:rsid w:val="007B552F"/>
    <w:rsid w:val="007C0116"/>
    <w:rsid w:val="007C4F3E"/>
    <w:rsid w:val="007C50E7"/>
    <w:rsid w:val="007C7A60"/>
    <w:rsid w:val="007D1295"/>
    <w:rsid w:val="007D30C2"/>
    <w:rsid w:val="007D3CD2"/>
    <w:rsid w:val="007D476C"/>
    <w:rsid w:val="007D543A"/>
    <w:rsid w:val="007D56A8"/>
    <w:rsid w:val="007D612C"/>
    <w:rsid w:val="007D7D73"/>
    <w:rsid w:val="007E1C8B"/>
    <w:rsid w:val="007E2439"/>
    <w:rsid w:val="007E3762"/>
    <w:rsid w:val="007E403B"/>
    <w:rsid w:val="007E4991"/>
    <w:rsid w:val="007E5AF7"/>
    <w:rsid w:val="007E5BF6"/>
    <w:rsid w:val="007E75A3"/>
    <w:rsid w:val="007F1214"/>
    <w:rsid w:val="007F16AE"/>
    <w:rsid w:val="007F469A"/>
    <w:rsid w:val="007F7DD4"/>
    <w:rsid w:val="00802256"/>
    <w:rsid w:val="00803954"/>
    <w:rsid w:val="0081254E"/>
    <w:rsid w:val="008145B2"/>
    <w:rsid w:val="008147B6"/>
    <w:rsid w:val="00814F30"/>
    <w:rsid w:val="00817B94"/>
    <w:rsid w:val="00823A35"/>
    <w:rsid w:val="00833E8A"/>
    <w:rsid w:val="00835C34"/>
    <w:rsid w:val="008363C4"/>
    <w:rsid w:val="00841FC9"/>
    <w:rsid w:val="00843B4C"/>
    <w:rsid w:val="0084450E"/>
    <w:rsid w:val="00846502"/>
    <w:rsid w:val="00850C24"/>
    <w:rsid w:val="008568A8"/>
    <w:rsid w:val="00860D79"/>
    <w:rsid w:val="0086377C"/>
    <w:rsid w:val="00864F92"/>
    <w:rsid w:val="00865520"/>
    <w:rsid w:val="00870045"/>
    <w:rsid w:val="00872F6C"/>
    <w:rsid w:val="00873168"/>
    <w:rsid w:val="008801C1"/>
    <w:rsid w:val="00880C66"/>
    <w:rsid w:val="0088230D"/>
    <w:rsid w:val="008824F7"/>
    <w:rsid w:val="00892544"/>
    <w:rsid w:val="008934DF"/>
    <w:rsid w:val="0089588D"/>
    <w:rsid w:val="00896A9A"/>
    <w:rsid w:val="00897453"/>
    <w:rsid w:val="00897CEA"/>
    <w:rsid w:val="008A7D4B"/>
    <w:rsid w:val="008B240B"/>
    <w:rsid w:val="008B2539"/>
    <w:rsid w:val="008B2759"/>
    <w:rsid w:val="008B3A62"/>
    <w:rsid w:val="008B3D74"/>
    <w:rsid w:val="008B628B"/>
    <w:rsid w:val="008B6FCF"/>
    <w:rsid w:val="008B778D"/>
    <w:rsid w:val="008C4E83"/>
    <w:rsid w:val="008C6256"/>
    <w:rsid w:val="008C7094"/>
    <w:rsid w:val="008C73C7"/>
    <w:rsid w:val="008D02B1"/>
    <w:rsid w:val="008D10E4"/>
    <w:rsid w:val="008D2935"/>
    <w:rsid w:val="008D6883"/>
    <w:rsid w:val="008E1B3B"/>
    <w:rsid w:val="008E1C7A"/>
    <w:rsid w:val="008E71F8"/>
    <w:rsid w:val="008F0302"/>
    <w:rsid w:val="008F1A89"/>
    <w:rsid w:val="008F2486"/>
    <w:rsid w:val="008F48DE"/>
    <w:rsid w:val="008F4A7B"/>
    <w:rsid w:val="008F4F06"/>
    <w:rsid w:val="008F5A67"/>
    <w:rsid w:val="00900EB4"/>
    <w:rsid w:val="0090265A"/>
    <w:rsid w:val="00902D9B"/>
    <w:rsid w:val="00903824"/>
    <w:rsid w:val="00905556"/>
    <w:rsid w:val="00905ED4"/>
    <w:rsid w:val="00911650"/>
    <w:rsid w:val="00911E40"/>
    <w:rsid w:val="00915D63"/>
    <w:rsid w:val="0091680E"/>
    <w:rsid w:val="0092181F"/>
    <w:rsid w:val="0092232C"/>
    <w:rsid w:val="00923018"/>
    <w:rsid w:val="00923CAA"/>
    <w:rsid w:val="0092672D"/>
    <w:rsid w:val="0093185E"/>
    <w:rsid w:val="009339D1"/>
    <w:rsid w:val="00933E3C"/>
    <w:rsid w:val="00937B5B"/>
    <w:rsid w:val="00937E1D"/>
    <w:rsid w:val="009447FE"/>
    <w:rsid w:val="0094659C"/>
    <w:rsid w:val="00952104"/>
    <w:rsid w:val="0095656F"/>
    <w:rsid w:val="0095681D"/>
    <w:rsid w:val="00964132"/>
    <w:rsid w:val="00965E5A"/>
    <w:rsid w:val="0097213C"/>
    <w:rsid w:val="00973AF2"/>
    <w:rsid w:val="00974A6D"/>
    <w:rsid w:val="009762A8"/>
    <w:rsid w:val="00976359"/>
    <w:rsid w:val="009775FB"/>
    <w:rsid w:val="0098008C"/>
    <w:rsid w:val="00981CE8"/>
    <w:rsid w:val="0098229D"/>
    <w:rsid w:val="00985FC4"/>
    <w:rsid w:val="00990B5C"/>
    <w:rsid w:val="009913C0"/>
    <w:rsid w:val="00993FE9"/>
    <w:rsid w:val="0099609D"/>
    <w:rsid w:val="00997128"/>
    <w:rsid w:val="009979F8"/>
    <w:rsid w:val="009A1522"/>
    <w:rsid w:val="009A1D19"/>
    <w:rsid w:val="009A2DD3"/>
    <w:rsid w:val="009A35A0"/>
    <w:rsid w:val="009A5940"/>
    <w:rsid w:val="009A5B32"/>
    <w:rsid w:val="009A5B3A"/>
    <w:rsid w:val="009B26B2"/>
    <w:rsid w:val="009B33BF"/>
    <w:rsid w:val="009B3999"/>
    <w:rsid w:val="009C5193"/>
    <w:rsid w:val="009C6D37"/>
    <w:rsid w:val="009D31A5"/>
    <w:rsid w:val="009D3702"/>
    <w:rsid w:val="009D37A2"/>
    <w:rsid w:val="009D719A"/>
    <w:rsid w:val="009E25B4"/>
    <w:rsid w:val="009E27DC"/>
    <w:rsid w:val="009E43C5"/>
    <w:rsid w:val="009E4455"/>
    <w:rsid w:val="009F120C"/>
    <w:rsid w:val="009F2A31"/>
    <w:rsid w:val="009F7A46"/>
    <w:rsid w:val="00A03A0C"/>
    <w:rsid w:val="00A0421A"/>
    <w:rsid w:val="00A13143"/>
    <w:rsid w:val="00A1530B"/>
    <w:rsid w:val="00A16A6A"/>
    <w:rsid w:val="00A21D56"/>
    <w:rsid w:val="00A2209C"/>
    <w:rsid w:val="00A22656"/>
    <w:rsid w:val="00A23F32"/>
    <w:rsid w:val="00A3075D"/>
    <w:rsid w:val="00A31952"/>
    <w:rsid w:val="00A31AA2"/>
    <w:rsid w:val="00A32FD6"/>
    <w:rsid w:val="00A3479E"/>
    <w:rsid w:val="00A3520E"/>
    <w:rsid w:val="00A41241"/>
    <w:rsid w:val="00A438FA"/>
    <w:rsid w:val="00A4447F"/>
    <w:rsid w:val="00A508D7"/>
    <w:rsid w:val="00A51AB3"/>
    <w:rsid w:val="00A52A30"/>
    <w:rsid w:val="00A52D78"/>
    <w:rsid w:val="00A540D3"/>
    <w:rsid w:val="00A61BD8"/>
    <w:rsid w:val="00A752D0"/>
    <w:rsid w:val="00A769A4"/>
    <w:rsid w:val="00A773A3"/>
    <w:rsid w:val="00A807C8"/>
    <w:rsid w:val="00A80A5F"/>
    <w:rsid w:val="00A855DC"/>
    <w:rsid w:val="00A87073"/>
    <w:rsid w:val="00A91094"/>
    <w:rsid w:val="00A93625"/>
    <w:rsid w:val="00A97ECC"/>
    <w:rsid w:val="00AA367B"/>
    <w:rsid w:val="00AA632E"/>
    <w:rsid w:val="00AA7420"/>
    <w:rsid w:val="00AA7AF9"/>
    <w:rsid w:val="00AB1155"/>
    <w:rsid w:val="00AB12DB"/>
    <w:rsid w:val="00AB185D"/>
    <w:rsid w:val="00AB3649"/>
    <w:rsid w:val="00AB3A46"/>
    <w:rsid w:val="00AB589F"/>
    <w:rsid w:val="00AC041B"/>
    <w:rsid w:val="00AC05E3"/>
    <w:rsid w:val="00AC3220"/>
    <w:rsid w:val="00AC59E9"/>
    <w:rsid w:val="00AC734F"/>
    <w:rsid w:val="00AC795C"/>
    <w:rsid w:val="00AC7986"/>
    <w:rsid w:val="00AD2102"/>
    <w:rsid w:val="00AD3CBC"/>
    <w:rsid w:val="00AD3CFA"/>
    <w:rsid w:val="00AD519C"/>
    <w:rsid w:val="00AD6114"/>
    <w:rsid w:val="00AD77A4"/>
    <w:rsid w:val="00AD7F05"/>
    <w:rsid w:val="00AE2467"/>
    <w:rsid w:val="00AE3D66"/>
    <w:rsid w:val="00AE3FFA"/>
    <w:rsid w:val="00AE477B"/>
    <w:rsid w:val="00AE760B"/>
    <w:rsid w:val="00AE782C"/>
    <w:rsid w:val="00AF2453"/>
    <w:rsid w:val="00AF4830"/>
    <w:rsid w:val="00AF66B0"/>
    <w:rsid w:val="00B003A6"/>
    <w:rsid w:val="00B06916"/>
    <w:rsid w:val="00B14CA4"/>
    <w:rsid w:val="00B170F9"/>
    <w:rsid w:val="00B21C5A"/>
    <w:rsid w:val="00B227BE"/>
    <w:rsid w:val="00B23209"/>
    <w:rsid w:val="00B237D1"/>
    <w:rsid w:val="00B2541B"/>
    <w:rsid w:val="00B26AE7"/>
    <w:rsid w:val="00B310BD"/>
    <w:rsid w:val="00B32C93"/>
    <w:rsid w:val="00B335CD"/>
    <w:rsid w:val="00B34A5B"/>
    <w:rsid w:val="00B36789"/>
    <w:rsid w:val="00B42764"/>
    <w:rsid w:val="00B44972"/>
    <w:rsid w:val="00B45152"/>
    <w:rsid w:val="00B513F8"/>
    <w:rsid w:val="00B53051"/>
    <w:rsid w:val="00B5444A"/>
    <w:rsid w:val="00B63367"/>
    <w:rsid w:val="00B658EE"/>
    <w:rsid w:val="00B71A53"/>
    <w:rsid w:val="00B72D24"/>
    <w:rsid w:val="00B73C81"/>
    <w:rsid w:val="00B76A08"/>
    <w:rsid w:val="00B81C7D"/>
    <w:rsid w:val="00B83CF7"/>
    <w:rsid w:val="00B866C2"/>
    <w:rsid w:val="00B87CC7"/>
    <w:rsid w:val="00B93620"/>
    <w:rsid w:val="00BA008E"/>
    <w:rsid w:val="00BA1DEE"/>
    <w:rsid w:val="00BA23E2"/>
    <w:rsid w:val="00BA483F"/>
    <w:rsid w:val="00BB07A0"/>
    <w:rsid w:val="00BB0F55"/>
    <w:rsid w:val="00BB1337"/>
    <w:rsid w:val="00BB1357"/>
    <w:rsid w:val="00BB1CF0"/>
    <w:rsid w:val="00BB1EC7"/>
    <w:rsid w:val="00BB798D"/>
    <w:rsid w:val="00BC1C82"/>
    <w:rsid w:val="00BC3F7C"/>
    <w:rsid w:val="00BC48A4"/>
    <w:rsid w:val="00BC4AF0"/>
    <w:rsid w:val="00BC6164"/>
    <w:rsid w:val="00BC6594"/>
    <w:rsid w:val="00BD0C17"/>
    <w:rsid w:val="00BD164C"/>
    <w:rsid w:val="00BD195A"/>
    <w:rsid w:val="00BD2546"/>
    <w:rsid w:val="00BD56AB"/>
    <w:rsid w:val="00BD78FA"/>
    <w:rsid w:val="00BE4FBA"/>
    <w:rsid w:val="00BE570D"/>
    <w:rsid w:val="00BF4F08"/>
    <w:rsid w:val="00BF67A9"/>
    <w:rsid w:val="00BF704F"/>
    <w:rsid w:val="00C013BA"/>
    <w:rsid w:val="00C019D4"/>
    <w:rsid w:val="00C01C19"/>
    <w:rsid w:val="00C03240"/>
    <w:rsid w:val="00C062F0"/>
    <w:rsid w:val="00C10569"/>
    <w:rsid w:val="00C106BF"/>
    <w:rsid w:val="00C11A79"/>
    <w:rsid w:val="00C12081"/>
    <w:rsid w:val="00C12B3F"/>
    <w:rsid w:val="00C12C02"/>
    <w:rsid w:val="00C158C4"/>
    <w:rsid w:val="00C20C8E"/>
    <w:rsid w:val="00C22311"/>
    <w:rsid w:val="00C23875"/>
    <w:rsid w:val="00C2507D"/>
    <w:rsid w:val="00C256AF"/>
    <w:rsid w:val="00C27FCE"/>
    <w:rsid w:val="00C33C82"/>
    <w:rsid w:val="00C34011"/>
    <w:rsid w:val="00C34646"/>
    <w:rsid w:val="00C3614F"/>
    <w:rsid w:val="00C36851"/>
    <w:rsid w:val="00C40D06"/>
    <w:rsid w:val="00C4267C"/>
    <w:rsid w:val="00C44B2C"/>
    <w:rsid w:val="00C45474"/>
    <w:rsid w:val="00C5553C"/>
    <w:rsid w:val="00C64D8B"/>
    <w:rsid w:val="00C762B6"/>
    <w:rsid w:val="00C76BB9"/>
    <w:rsid w:val="00C80649"/>
    <w:rsid w:val="00C814DD"/>
    <w:rsid w:val="00C8183C"/>
    <w:rsid w:val="00C85502"/>
    <w:rsid w:val="00C915DC"/>
    <w:rsid w:val="00C94108"/>
    <w:rsid w:val="00C963E4"/>
    <w:rsid w:val="00C971FF"/>
    <w:rsid w:val="00CA5A61"/>
    <w:rsid w:val="00CA63FF"/>
    <w:rsid w:val="00CA66BE"/>
    <w:rsid w:val="00CB17A9"/>
    <w:rsid w:val="00CB45CD"/>
    <w:rsid w:val="00CC085C"/>
    <w:rsid w:val="00CC5E51"/>
    <w:rsid w:val="00CD3D51"/>
    <w:rsid w:val="00CD4D67"/>
    <w:rsid w:val="00CD6958"/>
    <w:rsid w:val="00CE17AB"/>
    <w:rsid w:val="00CE4DA4"/>
    <w:rsid w:val="00CE4EBF"/>
    <w:rsid w:val="00CE5E95"/>
    <w:rsid w:val="00CF1594"/>
    <w:rsid w:val="00CF1F37"/>
    <w:rsid w:val="00CF3477"/>
    <w:rsid w:val="00CF49C0"/>
    <w:rsid w:val="00CF6311"/>
    <w:rsid w:val="00D00475"/>
    <w:rsid w:val="00D00EAB"/>
    <w:rsid w:val="00D04539"/>
    <w:rsid w:val="00D05912"/>
    <w:rsid w:val="00D071C6"/>
    <w:rsid w:val="00D10559"/>
    <w:rsid w:val="00D117E1"/>
    <w:rsid w:val="00D14208"/>
    <w:rsid w:val="00D146E8"/>
    <w:rsid w:val="00D151FC"/>
    <w:rsid w:val="00D153F2"/>
    <w:rsid w:val="00D175B6"/>
    <w:rsid w:val="00D17971"/>
    <w:rsid w:val="00D20E97"/>
    <w:rsid w:val="00D214F2"/>
    <w:rsid w:val="00D23A67"/>
    <w:rsid w:val="00D31FA1"/>
    <w:rsid w:val="00D32AD9"/>
    <w:rsid w:val="00D33004"/>
    <w:rsid w:val="00D40AA6"/>
    <w:rsid w:val="00D44156"/>
    <w:rsid w:val="00D44FCD"/>
    <w:rsid w:val="00D470A4"/>
    <w:rsid w:val="00D506D0"/>
    <w:rsid w:val="00D50950"/>
    <w:rsid w:val="00D50955"/>
    <w:rsid w:val="00D52841"/>
    <w:rsid w:val="00D54020"/>
    <w:rsid w:val="00D55189"/>
    <w:rsid w:val="00D5561D"/>
    <w:rsid w:val="00D56A18"/>
    <w:rsid w:val="00D6048C"/>
    <w:rsid w:val="00D60B21"/>
    <w:rsid w:val="00D61894"/>
    <w:rsid w:val="00D62A09"/>
    <w:rsid w:val="00D72FF1"/>
    <w:rsid w:val="00D74067"/>
    <w:rsid w:val="00D759CC"/>
    <w:rsid w:val="00D76516"/>
    <w:rsid w:val="00D7651C"/>
    <w:rsid w:val="00D768B7"/>
    <w:rsid w:val="00D80ADC"/>
    <w:rsid w:val="00D817C9"/>
    <w:rsid w:val="00D81B4D"/>
    <w:rsid w:val="00D915F9"/>
    <w:rsid w:val="00D92FE8"/>
    <w:rsid w:val="00D94534"/>
    <w:rsid w:val="00D94B0F"/>
    <w:rsid w:val="00D97CCE"/>
    <w:rsid w:val="00DA0064"/>
    <w:rsid w:val="00DA49E5"/>
    <w:rsid w:val="00DB071F"/>
    <w:rsid w:val="00DB1707"/>
    <w:rsid w:val="00DB3E7F"/>
    <w:rsid w:val="00DB6D4D"/>
    <w:rsid w:val="00DC639C"/>
    <w:rsid w:val="00DC6EE8"/>
    <w:rsid w:val="00DD0FEB"/>
    <w:rsid w:val="00DD1455"/>
    <w:rsid w:val="00DD1CB7"/>
    <w:rsid w:val="00DD2015"/>
    <w:rsid w:val="00DD2605"/>
    <w:rsid w:val="00DD2C27"/>
    <w:rsid w:val="00DD76E0"/>
    <w:rsid w:val="00DE17CD"/>
    <w:rsid w:val="00DE35F0"/>
    <w:rsid w:val="00DE3D4E"/>
    <w:rsid w:val="00DE3EBD"/>
    <w:rsid w:val="00DE4AC8"/>
    <w:rsid w:val="00DE4BE5"/>
    <w:rsid w:val="00DE6962"/>
    <w:rsid w:val="00DF04CC"/>
    <w:rsid w:val="00DF168D"/>
    <w:rsid w:val="00DF18FB"/>
    <w:rsid w:val="00E03626"/>
    <w:rsid w:val="00E03A6F"/>
    <w:rsid w:val="00E11B1E"/>
    <w:rsid w:val="00E1376F"/>
    <w:rsid w:val="00E1462C"/>
    <w:rsid w:val="00E17990"/>
    <w:rsid w:val="00E2016F"/>
    <w:rsid w:val="00E203FD"/>
    <w:rsid w:val="00E20DE4"/>
    <w:rsid w:val="00E20E04"/>
    <w:rsid w:val="00E21132"/>
    <w:rsid w:val="00E22785"/>
    <w:rsid w:val="00E2330A"/>
    <w:rsid w:val="00E24049"/>
    <w:rsid w:val="00E24587"/>
    <w:rsid w:val="00E25C66"/>
    <w:rsid w:val="00E27D4C"/>
    <w:rsid w:val="00E32E35"/>
    <w:rsid w:val="00E35356"/>
    <w:rsid w:val="00E367D6"/>
    <w:rsid w:val="00E36F85"/>
    <w:rsid w:val="00E37F9D"/>
    <w:rsid w:val="00E42160"/>
    <w:rsid w:val="00E42505"/>
    <w:rsid w:val="00E45550"/>
    <w:rsid w:val="00E500DD"/>
    <w:rsid w:val="00E53723"/>
    <w:rsid w:val="00E545A0"/>
    <w:rsid w:val="00E54EC8"/>
    <w:rsid w:val="00E56A4C"/>
    <w:rsid w:val="00E56E90"/>
    <w:rsid w:val="00E60AFA"/>
    <w:rsid w:val="00E641F2"/>
    <w:rsid w:val="00E660B4"/>
    <w:rsid w:val="00E66C69"/>
    <w:rsid w:val="00E70299"/>
    <w:rsid w:val="00E70794"/>
    <w:rsid w:val="00E72D9E"/>
    <w:rsid w:val="00E76962"/>
    <w:rsid w:val="00E803EB"/>
    <w:rsid w:val="00E82517"/>
    <w:rsid w:val="00E8548C"/>
    <w:rsid w:val="00E86E26"/>
    <w:rsid w:val="00E87CCF"/>
    <w:rsid w:val="00E90AA1"/>
    <w:rsid w:val="00E90E0F"/>
    <w:rsid w:val="00E91598"/>
    <w:rsid w:val="00E925D2"/>
    <w:rsid w:val="00E9333E"/>
    <w:rsid w:val="00E9437E"/>
    <w:rsid w:val="00E9459A"/>
    <w:rsid w:val="00E9700C"/>
    <w:rsid w:val="00EA18C4"/>
    <w:rsid w:val="00EA28ED"/>
    <w:rsid w:val="00EA2A1F"/>
    <w:rsid w:val="00EA3393"/>
    <w:rsid w:val="00EA3D3D"/>
    <w:rsid w:val="00EA402F"/>
    <w:rsid w:val="00EA47CB"/>
    <w:rsid w:val="00EA64D8"/>
    <w:rsid w:val="00EB1CF7"/>
    <w:rsid w:val="00EB4BD5"/>
    <w:rsid w:val="00EB6008"/>
    <w:rsid w:val="00EC0785"/>
    <w:rsid w:val="00EC0B55"/>
    <w:rsid w:val="00EC1047"/>
    <w:rsid w:val="00EC1F4A"/>
    <w:rsid w:val="00ED01CC"/>
    <w:rsid w:val="00ED1EB1"/>
    <w:rsid w:val="00ED74C4"/>
    <w:rsid w:val="00ED7862"/>
    <w:rsid w:val="00EE0260"/>
    <w:rsid w:val="00EE5727"/>
    <w:rsid w:val="00EF1192"/>
    <w:rsid w:val="00EF3F43"/>
    <w:rsid w:val="00EF4AE1"/>
    <w:rsid w:val="00F14FF8"/>
    <w:rsid w:val="00F15637"/>
    <w:rsid w:val="00F17868"/>
    <w:rsid w:val="00F20388"/>
    <w:rsid w:val="00F208C2"/>
    <w:rsid w:val="00F22189"/>
    <w:rsid w:val="00F242AA"/>
    <w:rsid w:val="00F272CA"/>
    <w:rsid w:val="00F27875"/>
    <w:rsid w:val="00F3155F"/>
    <w:rsid w:val="00F33080"/>
    <w:rsid w:val="00F3588E"/>
    <w:rsid w:val="00F36884"/>
    <w:rsid w:val="00F36D27"/>
    <w:rsid w:val="00F408D3"/>
    <w:rsid w:val="00F418DA"/>
    <w:rsid w:val="00F42005"/>
    <w:rsid w:val="00F43393"/>
    <w:rsid w:val="00F43AA2"/>
    <w:rsid w:val="00F43C3A"/>
    <w:rsid w:val="00F445EC"/>
    <w:rsid w:val="00F44784"/>
    <w:rsid w:val="00F45320"/>
    <w:rsid w:val="00F47104"/>
    <w:rsid w:val="00F473BF"/>
    <w:rsid w:val="00F47C22"/>
    <w:rsid w:val="00F51E5C"/>
    <w:rsid w:val="00F524C9"/>
    <w:rsid w:val="00F56D17"/>
    <w:rsid w:val="00F62966"/>
    <w:rsid w:val="00F62CB1"/>
    <w:rsid w:val="00F6362B"/>
    <w:rsid w:val="00F64390"/>
    <w:rsid w:val="00F7148F"/>
    <w:rsid w:val="00F7181E"/>
    <w:rsid w:val="00F72791"/>
    <w:rsid w:val="00F8090B"/>
    <w:rsid w:val="00F80B89"/>
    <w:rsid w:val="00F80EB5"/>
    <w:rsid w:val="00F81B27"/>
    <w:rsid w:val="00F845F8"/>
    <w:rsid w:val="00F872AA"/>
    <w:rsid w:val="00F90DB8"/>
    <w:rsid w:val="00F91CF3"/>
    <w:rsid w:val="00F95B3F"/>
    <w:rsid w:val="00F9624A"/>
    <w:rsid w:val="00FA03AE"/>
    <w:rsid w:val="00FA310D"/>
    <w:rsid w:val="00FA382B"/>
    <w:rsid w:val="00FB0610"/>
    <w:rsid w:val="00FB17A7"/>
    <w:rsid w:val="00FB19AD"/>
    <w:rsid w:val="00FB2320"/>
    <w:rsid w:val="00FB37E6"/>
    <w:rsid w:val="00FB6A19"/>
    <w:rsid w:val="00FC0914"/>
    <w:rsid w:val="00FC1F00"/>
    <w:rsid w:val="00FC36F4"/>
    <w:rsid w:val="00FC4D2C"/>
    <w:rsid w:val="00FC5592"/>
    <w:rsid w:val="00FC6033"/>
    <w:rsid w:val="00FC681B"/>
    <w:rsid w:val="00FD10F1"/>
    <w:rsid w:val="00FD112B"/>
    <w:rsid w:val="00FD2D9E"/>
    <w:rsid w:val="00FD61C1"/>
    <w:rsid w:val="00FD63EE"/>
    <w:rsid w:val="00FD7509"/>
    <w:rsid w:val="00FE4B5A"/>
    <w:rsid w:val="00FE5CC3"/>
    <w:rsid w:val="00FE76C9"/>
    <w:rsid w:val="00FF013E"/>
    <w:rsid w:val="00FF0CB8"/>
    <w:rsid w:val="00FF2597"/>
    <w:rsid w:val="00FF524F"/>
    <w:rsid w:val="00FF6765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ABB2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semiHidden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semiHidden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9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64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0564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856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8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7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75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9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5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0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FE18F3-071D-4985-9E95-897592A30E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05</TotalTime>
  <Pages>34</Pages>
  <Words>9396</Words>
  <Characters>53560</Characters>
  <Application>Microsoft Office Word</Application>
  <DocSecurity>0</DocSecurity>
  <Lines>446</Lines>
  <Paragraphs>12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2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onji</dc:creator>
  <cp:lastModifiedBy>김원지</cp:lastModifiedBy>
  <cp:revision>369</cp:revision>
  <cp:lastPrinted>2018-10-03T20:29:00Z</cp:lastPrinted>
  <dcterms:created xsi:type="dcterms:W3CDTF">2018-11-08T01:53:00Z</dcterms:created>
  <dcterms:modified xsi:type="dcterms:W3CDTF">2018-11-13T09:33:00Z</dcterms:modified>
</cp:coreProperties>
</file>